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7A8CD2" w14:textId="55F360C6" w:rsidR="00B26071" w:rsidRPr="00A5757F" w:rsidRDefault="00B26071" w:rsidP="00B26071">
      <w:pPr>
        <w:jc w:val="center"/>
        <w:rPr>
          <w:b/>
          <w:bCs/>
        </w:rPr>
      </w:pPr>
      <w:r w:rsidRPr="00A5757F">
        <w:rPr>
          <w:b/>
          <w:bCs/>
        </w:rPr>
        <w:t>Responses to Reviewers:</w:t>
      </w:r>
    </w:p>
    <w:p w14:paraId="74D480F7" w14:textId="77777777" w:rsidR="00B26071" w:rsidRPr="00A5757F" w:rsidRDefault="00B26071" w:rsidP="00B26071">
      <w:pPr>
        <w:jc w:val="center"/>
      </w:pPr>
    </w:p>
    <w:p w14:paraId="7A86EA1A" w14:textId="1764794C" w:rsidR="00B26071" w:rsidRPr="00A5757F" w:rsidRDefault="00B26071" w:rsidP="00B26071">
      <w:r w:rsidRPr="00A5757F">
        <w:t>Manuscript number: eN-RGR-0265-20</w:t>
      </w:r>
    </w:p>
    <w:p w14:paraId="048E0BF0" w14:textId="6B17F378" w:rsidR="00B26071" w:rsidRPr="00A5757F" w:rsidRDefault="00B26071" w:rsidP="00B26071">
      <w:r w:rsidRPr="00A5757F">
        <w:t>Manuscript title:</w:t>
      </w:r>
      <w:r w:rsidR="00C21A3D">
        <w:t xml:space="preserve"> How movement variability constrains locomotor use-dependent learning</w:t>
      </w:r>
    </w:p>
    <w:p w14:paraId="45263B6F" w14:textId="048B363E" w:rsidR="00B26071" w:rsidRPr="00A5757F" w:rsidRDefault="00B26071" w:rsidP="00B26071">
      <w:r w:rsidRPr="00A5757F">
        <w:t>Date:</w:t>
      </w:r>
      <w:r w:rsidR="00C21A3D">
        <w:t xml:space="preserve"> </w:t>
      </w:r>
    </w:p>
    <w:p w14:paraId="7075CB42" w14:textId="7203A234" w:rsidR="00B26071" w:rsidRPr="00A5757F" w:rsidRDefault="00B26071" w:rsidP="00B26071"/>
    <w:p w14:paraId="10728F38" w14:textId="4B14D038" w:rsidR="00B26071" w:rsidRPr="001B7190" w:rsidRDefault="00B26071" w:rsidP="00B26071">
      <w:pPr>
        <w:rPr>
          <w:i/>
          <w:iCs/>
        </w:rPr>
      </w:pPr>
      <w:r w:rsidRPr="001B7190">
        <w:rPr>
          <w:i/>
          <w:iCs/>
        </w:rPr>
        <w:t>We thank both reviewers for their helpful comments. We have edited the manuscript accordingly. Below, please find our point-by-point responses to all the comments</w:t>
      </w:r>
      <w:r w:rsidR="00880452" w:rsidRPr="001B7190">
        <w:rPr>
          <w:i/>
          <w:iCs/>
        </w:rPr>
        <w:t xml:space="preserve"> in italics</w:t>
      </w:r>
      <w:r w:rsidRPr="001B7190">
        <w:rPr>
          <w:i/>
          <w:iCs/>
        </w:rPr>
        <w:t>. We also identif</w:t>
      </w:r>
      <w:r w:rsidR="00A5757F" w:rsidRPr="001B7190">
        <w:rPr>
          <w:i/>
          <w:iCs/>
        </w:rPr>
        <w:t>y the location</w:t>
      </w:r>
      <w:r w:rsidR="000C397C">
        <w:rPr>
          <w:i/>
          <w:iCs/>
        </w:rPr>
        <w:t xml:space="preserve"> (lines)</w:t>
      </w:r>
      <w:r w:rsidR="00A5757F" w:rsidRPr="001B7190">
        <w:rPr>
          <w:i/>
          <w:iCs/>
        </w:rPr>
        <w:t xml:space="preserve"> of all edits in the tracked-changes version of the manuscript. </w:t>
      </w:r>
    </w:p>
    <w:p w14:paraId="2CB5E66E" w14:textId="5955DDA8" w:rsidR="00A5757F" w:rsidRPr="00A5757F" w:rsidRDefault="00A5757F" w:rsidP="00B26071"/>
    <w:p w14:paraId="4E254BC0" w14:textId="16F9DBBF" w:rsidR="00A5757F" w:rsidRDefault="00A5757F" w:rsidP="00B26071">
      <w:pPr>
        <w:rPr>
          <w:b/>
          <w:bCs/>
          <w:u w:val="single"/>
        </w:rPr>
      </w:pPr>
      <w:r w:rsidRPr="00A5757F">
        <w:rPr>
          <w:b/>
          <w:bCs/>
          <w:u w:val="single"/>
        </w:rPr>
        <w:t xml:space="preserve">Responses: </w:t>
      </w:r>
    </w:p>
    <w:p w14:paraId="0A6FF4F9" w14:textId="77777777" w:rsidR="00880452" w:rsidRPr="00A5757F" w:rsidRDefault="00880452" w:rsidP="00B26071">
      <w:pPr>
        <w:rPr>
          <w:b/>
          <w:bCs/>
          <w:u w:val="single"/>
        </w:rPr>
      </w:pPr>
    </w:p>
    <w:p w14:paraId="6E7ED0E8" w14:textId="08D52467" w:rsidR="00A5757F" w:rsidRDefault="00A5757F" w:rsidP="00A5757F">
      <w:pPr>
        <w:rPr>
          <w:rFonts w:eastAsia="Times New Roman"/>
          <w:color w:val="000000"/>
        </w:rPr>
      </w:pPr>
      <w:r w:rsidRPr="00D31DA9">
        <w:rPr>
          <w:b/>
          <w:bCs/>
        </w:rPr>
        <w:t>Main Request</w:t>
      </w:r>
      <w:r>
        <w:rPr>
          <w:b/>
          <w:bCs/>
        </w:rPr>
        <w:t xml:space="preserve">: </w:t>
      </w:r>
      <w:r w:rsidRPr="00A5757F">
        <w:rPr>
          <w:rFonts w:eastAsia="Times New Roman"/>
          <w:color w:val="000000"/>
        </w:rPr>
        <w:br/>
        <w:t xml:space="preserve">It would be helpful to see the learning and washout time series for the 2 subjects that they tested in the constant condition and the 3 in the high variability condition. The preliminary data that are shown only give the mean and </w:t>
      </w:r>
      <w:proofErr w:type="spellStart"/>
      <w:r w:rsidRPr="00A5757F">
        <w:rPr>
          <w:rFonts w:eastAsia="Times New Roman"/>
          <w:color w:val="000000"/>
        </w:rPr>
        <w:t>std</w:t>
      </w:r>
      <w:proofErr w:type="spellEnd"/>
      <w:r w:rsidRPr="00A5757F">
        <w:rPr>
          <w:rFonts w:eastAsia="Times New Roman"/>
          <w:color w:val="000000"/>
        </w:rPr>
        <w:t xml:space="preserve"> during of SAI during learning. This does not illustrate the time course of learning and the time course of washout trials, the latter of which is their main outcome measure based on model predictions.</w:t>
      </w:r>
    </w:p>
    <w:p w14:paraId="73E22B47" w14:textId="46A334E9" w:rsidR="00A5757F" w:rsidRDefault="00A5757F" w:rsidP="00A5757F">
      <w:pPr>
        <w:rPr>
          <w:rFonts w:eastAsia="Times New Roman"/>
          <w:color w:val="000000"/>
        </w:rPr>
      </w:pPr>
    </w:p>
    <w:p w14:paraId="7E319AB1" w14:textId="7AE50AF1" w:rsidR="00A5757F" w:rsidRPr="0025281A" w:rsidRDefault="0025281A" w:rsidP="00A5757F">
      <w:pPr>
        <w:rPr>
          <w:rFonts w:eastAsia="Times New Roman"/>
          <w:i/>
          <w:iCs/>
          <w:color w:val="000000"/>
        </w:rPr>
      </w:pPr>
      <w:r w:rsidRPr="0025281A">
        <w:rPr>
          <w:rFonts w:eastAsia="Times New Roman"/>
          <w:i/>
          <w:iCs/>
          <w:color w:val="000000"/>
        </w:rPr>
        <w:t>We have now expanded</w:t>
      </w:r>
      <w:r w:rsidR="000C397C">
        <w:rPr>
          <w:rFonts w:eastAsia="Times New Roman"/>
          <w:i/>
          <w:iCs/>
          <w:color w:val="000000"/>
        </w:rPr>
        <w:t xml:space="preserve"> the pilot data figure (Figure 4)</w:t>
      </w:r>
      <w:ins w:id="0" w:author="Hyosub Kim" w:date="2020-08-13T16:30:00Z">
        <w:r w:rsidR="00941D3E">
          <w:rPr>
            <w:rFonts w:eastAsia="Times New Roman"/>
            <w:i/>
            <w:iCs/>
            <w:color w:val="000000"/>
          </w:rPr>
          <w:t xml:space="preserve"> to include</w:t>
        </w:r>
      </w:ins>
      <w:r w:rsidR="000C397C">
        <w:rPr>
          <w:rFonts w:eastAsia="Times New Roman"/>
          <w:i/>
          <w:iCs/>
          <w:color w:val="000000"/>
        </w:rPr>
        <w:t xml:space="preserve"> </w:t>
      </w:r>
      <w:r w:rsidRPr="0025281A">
        <w:rPr>
          <w:rFonts w:eastAsia="Times New Roman"/>
          <w:i/>
          <w:iCs/>
          <w:color w:val="000000"/>
        </w:rPr>
        <w:t>stride by stride data</w:t>
      </w:r>
      <w:r w:rsidR="000C397C">
        <w:rPr>
          <w:rFonts w:eastAsia="Times New Roman"/>
          <w:i/>
          <w:iCs/>
          <w:color w:val="000000"/>
        </w:rPr>
        <w:t xml:space="preserve"> for all participants. </w:t>
      </w:r>
      <w:r w:rsidR="00221940">
        <w:rPr>
          <w:rFonts w:eastAsia="Times New Roman"/>
          <w:i/>
          <w:iCs/>
          <w:color w:val="000000"/>
        </w:rPr>
        <w:t xml:space="preserve">This figure now provides a clear illustration of the time courses of the Learning and Washout phase as the reviewers rightly point out. </w:t>
      </w:r>
      <w:r w:rsidR="000C397C">
        <w:rPr>
          <w:rFonts w:eastAsia="Times New Roman"/>
          <w:i/>
          <w:iCs/>
          <w:color w:val="000000"/>
        </w:rPr>
        <w:t xml:space="preserve">We provide the </w:t>
      </w:r>
      <w:del w:id="1" w:author="Hyosub Kim" w:date="2020-08-13T16:30:00Z">
        <w:r w:rsidR="000C397C" w:rsidDel="00941D3E">
          <w:rPr>
            <w:rFonts w:eastAsia="Times New Roman"/>
            <w:i/>
            <w:iCs/>
            <w:color w:val="000000"/>
          </w:rPr>
          <w:delText>mean and</w:delText>
        </w:r>
      </w:del>
      <w:ins w:id="2" w:author="Hyosub Kim" w:date="2020-08-13T16:30:00Z">
        <w:r w:rsidR="00941D3E">
          <w:rPr>
            <w:rFonts w:eastAsia="Times New Roman"/>
            <w:i/>
            <w:iCs/>
            <w:color w:val="000000"/>
          </w:rPr>
          <w:t>all</w:t>
        </w:r>
      </w:ins>
      <w:r w:rsidR="000C397C">
        <w:rPr>
          <w:rFonts w:eastAsia="Times New Roman"/>
          <w:i/>
          <w:iCs/>
          <w:color w:val="000000"/>
        </w:rPr>
        <w:t xml:space="preserve"> individual data </w:t>
      </w:r>
      <w:ins w:id="3" w:author="Hyosub Kim" w:date="2020-08-13T16:30:00Z">
        <w:r w:rsidR="00941D3E">
          <w:rPr>
            <w:rFonts w:eastAsia="Times New Roman"/>
            <w:i/>
            <w:iCs/>
            <w:color w:val="000000"/>
          </w:rPr>
          <w:t xml:space="preserve">and the mean </w:t>
        </w:r>
      </w:ins>
      <w:r w:rsidR="000C397C">
        <w:rPr>
          <w:rFonts w:eastAsia="Times New Roman"/>
          <w:i/>
          <w:iCs/>
          <w:color w:val="000000"/>
        </w:rPr>
        <w:t>for each condition</w:t>
      </w:r>
      <w:r w:rsidR="00221940">
        <w:rPr>
          <w:rFonts w:eastAsia="Times New Roman"/>
          <w:i/>
          <w:iCs/>
          <w:color w:val="000000"/>
        </w:rPr>
        <w:t xml:space="preserve"> across strides</w:t>
      </w:r>
      <w:r w:rsidR="000C397C">
        <w:rPr>
          <w:rFonts w:eastAsia="Times New Roman"/>
          <w:i/>
          <w:iCs/>
          <w:color w:val="000000"/>
        </w:rPr>
        <w:t>. We have truncated the data so that each phase is of equal length. Two participants completed both the high variability and the stable condition. One participant completed the high variability condition only</w:t>
      </w:r>
      <w:ins w:id="4" w:author="Hyosub Kim" w:date="2020-08-13T16:33:00Z">
        <w:r w:rsidR="00941D3E">
          <w:rPr>
            <w:rFonts w:eastAsia="Times New Roman"/>
            <w:i/>
            <w:iCs/>
            <w:color w:val="000000"/>
          </w:rPr>
          <w:t>; however,</w:t>
        </w:r>
      </w:ins>
      <w:r w:rsidR="000C397C">
        <w:rPr>
          <w:rFonts w:eastAsia="Times New Roman"/>
          <w:i/>
          <w:iCs/>
          <w:color w:val="000000"/>
        </w:rPr>
        <w:t xml:space="preserve"> </w:t>
      </w:r>
      <w:del w:id="5" w:author="Hyosub Kim" w:date="2020-08-13T16:33:00Z">
        <w:r w:rsidR="000C397C" w:rsidDel="00941D3E">
          <w:rPr>
            <w:rFonts w:eastAsia="Times New Roman"/>
            <w:i/>
            <w:iCs/>
            <w:color w:val="000000"/>
          </w:rPr>
          <w:delText xml:space="preserve">and </w:delText>
        </w:r>
      </w:del>
      <w:ins w:id="6" w:author="Hyosub Kim" w:date="2020-08-13T16:33:00Z">
        <w:r w:rsidR="00941D3E">
          <w:rPr>
            <w:rFonts w:eastAsia="Times New Roman"/>
            <w:i/>
            <w:iCs/>
            <w:color w:val="000000"/>
          </w:rPr>
          <w:t xml:space="preserve">there was a technical error </w:t>
        </w:r>
      </w:ins>
      <w:r w:rsidR="000C397C">
        <w:rPr>
          <w:rFonts w:eastAsia="Times New Roman"/>
          <w:i/>
          <w:iCs/>
          <w:color w:val="000000"/>
        </w:rPr>
        <w:t>during the learning phase</w:t>
      </w:r>
      <w:ins w:id="7" w:author="Hyosub Kim" w:date="2020-08-13T16:33:00Z">
        <w:r w:rsidR="00941D3E">
          <w:rPr>
            <w:rFonts w:eastAsia="Times New Roman"/>
            <w:i/>
            <w:iCs/>
            <w:color w:val="000000"/>
          </w:rPr>
          <w:t xml:space="preserve">, and therefore </w:t>
        </w:r>
      </w:ins>
      <w:del w:id="8" w:author="Hyosub Kim" w:date="2020-08-13T16:33:00Z">
        <w:r w:rsidR="000C397C" w:rsidDel="00941D3E">
          <w:rPr>
            <w:rFonts w:eastAsia="Times New Roman"/>
            <w:i/>
            <w:iCs/>
            <w:color w:val="000000"/>
          </w:rPr>
          <w:delText xml:space="preserve">, a technical glitch </w:delText>
        </w:r>
        <w:r w:rsidR="00221940" w:rsidDel="00941D3E">
          <w:rPr>
            <w:rFonts w:eastAsia="Times New Roman"/>
            <w:i/>
            <w:iCs/>
            <w:color w:val="000000"/>
          </w:rPr>
          <w:delText xml:space="preserve">prevented this phase from being accurate. </w:delText>
        </w:r>
      </w:del>
      <w:ins w:id="9" w:author="Hyosub Kim" w:date="2020-08-13T16:33:00Z">
        <w:r w:rsidR="00941D3E">
          <w:rPr>
            <w:rFonts w:eastAsia="Times New Roman"/>
            <w:i/>
            <w:iCs/>
            <w:color w:val="000000"/>
          </w:rPr>
          <w:t>w</w:t>
        </w:r>
      </w:ins>
      <w:del w:id="10" w:author="Hyosub Kim" w:date="2020-08-13T16:33:00Z">
        <w:r w:rsidR="00221940" w:rsidDel="00941D3E">
          <w:rPr>
            <w:rFonts w:eastAsia="Times New Roman"/>
            <w:i/>
            <w:iCs/>
            <w:color w:val="000000"/>
          </w:rPr>
          <w:delText>W</w:delText>
        </w:r>
      </w:del>
      <w:r w:rsidR="00221940">
        <w:rPr>
          <w:rFonts w:eastAsia="Times New Roman"/>
          <w:i/>
          <w:iCs/>
          <w:color w:val="000000"/>
        </w:rPr>
        <w:t>e have included the data for this participant up to the point where the technical issue occurred.</w:t>
      </w:r>
    </w:p>
    <w:p w14:paraId="7BAA0D31" w14:textId="45C90012" w:rsidR="00880452" w:rsidRDefault="00880452" w:rsidP="00A5757F"/>
    <w:p w14:paraId="6CD9083D" w14:textId="77777777" w:rsidR="00880452" w:rsidRPr="00A5757F" w:rsidRDefault="00880452" w:rsidP="00880452">
      <w:pPr>
        <w:rPr>
          <w:b/>
          <w:bCs/>
        </w:rPr>
      </w:pPr>
      <w:r w:rsidRPr="00A5757F">
        <w:rPr>
          <w:b/>
          <w:bCs/>
        </w:rPr>
        <w:t xml:space="preserve">Reviewer #1: </w:t>
      </w:r>
    </w:p>
    <w:p w14:paraId="15496277" w14:textId="5D48E153" w:rsidR="00880452"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explicitly in the methods in what way their theory is distinct from the one proposed in </w:t>
      </w:r>
      <w:proofErr w:type="spellStart"/>
      <w:r w:rsidRPr="00A5757F">
        <w:rPr>
          <w:color w:val="000000"/>
        </w:rPr>
        <w:t>Diedrichsen</w:t>
      </w:r>
      <w:proofErr w:type="spellEnd"/>
      <w:r w:rsidRPr="00A5757F">
        <w:rPr>
          <w:color w:val="000000"/>
        </w:rPr>
        <w:t xml:space="preserve"> et al. 2010. In other words, is it the exact same theory but just adapted to locomotion?</w:t>
      </w:r>
    </w:p>
    <w:p w14:paraId="02780820" w14:textId="1446F907" w:rsidR="00880452" w:rsidRDefault="00880452" w:rsidP="008B5B26">
      <w:pPr>
        <w:autoSpaceDE w:val="0"/>
        <w:autoSpaceDN w:val="0"/>
        <w:adjustRightInd w:val="0"/>
        <w:ind w:left="360"/>
      </w:pPr>
    </w:p>
    <w:p w14:paraId="01CC34A6" w14:textId="2769B4A2" w:rsidR="00880452" w:rsidRPr="008B5B26" w:rsidRDefault="000C2551" w:rsidP="008B5B26">
      <w:pPr>
        <w:autoSpaceDE w:val="0"/>
        <w:autoSpaceDN w:val="0"/>
        <w:adjustRightInd w:val="0"/>
        <w:ind w:left="360"/>
        <w:rPr>
          <w:i/>
          <w:iCs/>
        </w:rPr>
      </w:pPr>
      <w:r>
        <w:rPr>
          <w:i/>
          <w:iCs/>
        </w:rPr>
        <w:t xml:space="preserve">Please see our response to </w:t>
      </w:r>
      <w:r w:rsidR="002204B3">
        <w:rPr>
          <w:i/>
          <w:iCs/>
        </w:rPr>
        <w:t>R2</w:t>
      </w:r>
      <w:r>
        <w:rPr>
          <w:i/>
          <w:iCs/>
        </w:rPr>
        <w:t xml:space="preserve"> comment </w:t>
      </w:r>
      <w:r w:rsidR="002204B3">
        <w:rPr>
          <w:i/>
          <w:iCs/>
        </w:rPr>
        <w:t>#</w:t>
      </w:r>
      <w:r w:rsidR="00340831">
        <w:rPr>
          <w:i/>
          <w:iCs/>
        </w:rPr>
        <w:t>3.</w:t>
      </w:r>
      <w:r>
        <w:rPr>
          <w:i/>
          <w:iCs/>
        </w:rPr>
        <w:t xml:space="preserve"> </w:t>
      </w:r>
      <w:ins w:id="11" w:author="Hyosub Kim" w:date="2020-08-13T16:34:00Z">
        <w:r w:rsidR="00941D3E">
          <w:rPr>
            <w:i/>
            <w:iCs/>
          </w:rPr>
          <w:t>[Seems weird to reference comment to R2. Should be other way around, no?]</w:t>
        </w:r>
      </w:ins>
    </w:p>
    <w:p w14:paraId="1FE44C11" w14:textId="77777777" w:rsidR="00880452" w:rsidRPr="00A5757F" w:rsidRDefault="00880452" w:rsidP="008C3D1E">
      <w:pPr>
        <w:autoSpaceDE w:val="0"/>
        <w:autoSpaceDN w:val="0"/>
        <w:adjustRightInd w:val="0"/>
      </w:pPr>
    </w:p>
    <w:p w14:paraId="0D081551" w14:textId="2A58A742" w:rsidR="00880452" w:rsidRPr="00880452"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clearly what are the distinct predictions from these two models upon changes in the consistency of the task. </w:t>
      </w:r>
    </w:p>
    <w:p w14:paraId="4815304A" w14:textId="77777777" w:rsidR="00880452" w:rsidRPr="00A5757F" w:rsidRDefault="00880452" w:rsidP="008B5B26">
      <w:pPr>
        <w:autoSpaceDE w:val="0"/>
        <w:autoSpaceDN w:val="0"/>
        <w:adjustRightInd w:val="0"/>
        <w:ind w:left="360"/>
      </w:pPr>
    </w:p>
    <w:p w14:paraId="118483E5" w14:textId="1F605B17" w:rsidR="002204B3" w:rsidRPr="00015A02" w:rsidRDefault="008B5B26" w:rsidP="002204B3">
      <w:pPr>
        <w:autoSpaceDE w:val="0"/>
        <w:autoSpaceDN w:val="0"/>
        <w:adjustRightInd w:val="0"/>
        <w:ind w:left="360"/>
        <w:rPr>
          <w:i/>
          <w:iCs/>
        </w:rPr>
      </w:pPr>
      <w:commentRangeStart w:id="12"/>
      <w:r w:rsidRPr="008B5B26">
        <w:rPr>
          <w:i/>
          <w:iCs/>
          <w:color w:val="000000"/>
        </w:rPr>
        <w:t>We have now added a sentence in</w:t>
      </w:r>
      <w:r w:rsidR="002204B3">
        <w:rPr>
          <w:i/>
          <w:iCs/>
          <w:color w:val="000000"/>
        </w:rPr>
        <w:t xml:space="preserve"> the introduction (</w:t>
      </w:r>
      <w:r w:rsidRPr="008B5B26">
        <w:rPr>
          <w:i/>
          <w:iCs/>
          <w:color w:val="000000"/>
        </w:rPr>
        <w:t xml:space="preserve">lines </w:t>
      </w:r>
      <w:r w:rsidR="008278C8">
        <w:rPr>
          <w:i/>
          <w:iCs/>
          <w:color w:val="000000"/>
        </w:rPr>
        <w:t>44-45, &amp; 52</w:t>
      </w:r>
      <w:r w:rsidR="002204B3">
        <w:rPr>
          <w:i/>
          <w:iCs/>
          <w:color w:val="000000"/>
        </w:rPr>
        <w:t>)</w:t>
      </w:r>
      <w:r w:rsidRPr="008B5B26">
        <w:rPr>
          <w:i/>
          <w:iCs/>
          <w:color w:val="000000"/>
        </w:rPr>
        <w:t xml:space="preserve"> to make </w:t>
      </w:r>
      <w:r w:rsidR="00664A22">
        <w:rPr>
          <w:i/>
          <w:iCs/>
          <w:color w:val="000000"/>
        </w:rPr>
        <w:t>the specific model predictions</w:t>
      </w:r>
      <w:r w:rsidR="002204B3">
        <w:rPr>
          <w:i/>
          <w:iCs/>
          <w:color w:val="000000"/>
        </w:rPr>
        <w:t xml:space="preserve"> relative to the current proposed study</w:t>
      </w:r>
      <w:r w:rsidR="00664A22">
        <w:rPr>
          <w:i/>
          <w:iCs/>
          <w:color w:val="000000"/>
        </w:rPr>
        <w:t xml:space="preserve"> clear</w:t>
      </w:r>
      <w:commentRangeEnd w:id="12"/>
      <w:r w:rsidR="00941D3E">
        <w:rPr>
          <w:rStyle w:val="CommentReference"/>
        </w:rPr>
        <w:commentReference w:id="12"/>
      </w:r>
      <w:r w:rsidRPr="008B5B26">
        <w:rPr>
          <w:i/>
          <w:iCs/>
          <w:color w:val="000000"/>
        </w:rPr>
        <w:t>.</w:t>
      </w:r>
      <w:r w:rsidR="00015A02">
        <w:rPr>
          <w:i/>
          <w:iCs/>
          <w:color w:val="000000"/>
        </w:rPr>
        <w:t xml:space="preserve"> </w:t>
      </w:r>
      <w:r w:rsidR="002204B3">
        <w:rPr>
          <w:i/>
          <w:iCs/>
          <w:color w:val="000000"/>
        </w:rPr>
        <w:t>To address R1</w:t>
      </w:r>
      <w:ins w:id="13" w:author="Hyosub Kim" w:date="2020-08-13T16:34:00Z">
        <w:r w:rsidR="00941D3E">
          <w:rPr>
            <w:i/>
            <w:iCs/>
            <w:color w:val="000000"/>
          </w:rPr>
          <w:t>’s</w:t>
        </w:r>
      </w:ins>
      <w:r w:rsidR="002204B3">
        <w:rPr>
          <w:i/>
          <w:iCs/>
          <w:color w:val="000000"/>
        </w:rPr>
        <w:t xml:space="preserve"> comments #17 and #18</w:t>
      </w:r>
      <w:ins w:id="14" w:author="Hyosub Kim" w:date="2020-08-13T16:34:00Z">
        <w:r w:rsidR="00941D3E">
          <w:rPr>
            <w:i/>
            <w:iCs/>
            <w:color w:val="000000"/>
          </w:rPr>
          <w:t>,</w:t>
        </w:r>
      </w:ins>
      <w:r w:rsidR="002204B3">
        <w:rPr>
          <w:i/>
          <w:iCs/>
          <w:color w:val="000000"/>
        </w:rPr>
        <w:t xml:space="preserve"> we added similar clarifications to the model-based methods section (li</w:t>
      </w:r>
      <w:r w:rsidR="002204B3" w:rsidRPr="00240B11">
        <w:rPr>
          <w:i/>
          <w:iCs/>
          <w:color w:val="000000"/>
        </w:rPr>
        <w:t>nes</w:t>
      </w:r>
      <w:r w:rsidR="002204B3">
        <w:rPr>
          <w:i/>
          <w:iCs/>
          <w:color w:val="000000"/>
        </w:rPr>
        <w:t xml:space="preserve"> </w:t>
      </w:r>
      <w:r w:rsidR="00240B11">
        <w:rPr>
          <w:i/>
          <w:iCs/>
          <w:color w:val="000000"/>
        </w:rPr>
        <w:t>283-284</w:t>
      </w:r>
      <w:r w:rsidR="002204B3">
        <w:rPr>
          <w:i/>
          <w:iCs/>
          <w:color w:val="000000"/>
        </w:rPr>
        <w:t>) and the statistical analysis section (li</w:t>
      </w:r>
      <w:r w:rsidR="002204B3" w:rsidRPr="00240B11">
        <w:rPr>
          <w:i/>
          <w:iCs/>
          <w:color w:val="000000"/>
        </w:rPr>
        <w:t>nes</w:t>
      </w:r>
      <w:r w:rsidR="002204B3">
        <w:rPr>
          <w:i/>
          <w:iCs/>
          <w:color w:val="000000"/>
        </w:rPr>
        <w:t xml:space="preserve"> </w:t>
      </w:r>
      <w:r w:rsidR="00240B11">
        <w:rPr>
          <w:i/>
          <w:iCs/>
          <w:color w:val="000000"/>
        </w:rPr>
        <w:t>290-292</w:t>
      </w:r>
      <w:r w:rsidR="002204B3">
        <w:rPr>
          <w:i/>
          <w:iCs/>
          <w:color w:val="000000"/>
        </w:rPr>
        <w:t xml:space="preserve">), respectively. These adjustments should help readers understand the distinct predictions of each model relative to the current study. </w:t>
      </w:r>
    </w:p>
    <w:p w14:paraId="66E04571" w14:textId="77777777" w:rsidR="00880452" w:rsidRPr="00A5757F" w:rsidRDefault="00880452" w:rsidP="002204B3">
      <w:pPr>
        <w:autoSpaceDE w:val="0"/>
        <w:autoSpaceDN w:val="0"/>
        <w:adjustRightInd w:val="0"/>
      </w:pPr>
    </w:p>
    <w:p w14:paraId="03B8493A" w14:textId="6E83EC05" w:rsidR="00880452" w:rsidRPr="008B5B26" w:rsidRDefault="00880452" w:rsidP="008B5B26">
      <w:pPr>
        <w:pStyle w:val="ListParagraph"/>
        <w:numPr>
          <w:ilvl w:val="0"/>
          <w:numId w:val="1"/>
        </w:numPr>
        <w:autoSpaceDE w:val="0"/>
        <w:autoSpaceDN w:val="0"/>
        <w:adjustRightInd w:val="0"/>
        <w:ind w:left="360"/>
      </w:pPr>
      <w:r w:rsidRPr="00AA6B8D">
        <w:rPr>
          <w:color w:val="000000"/>
        </w:rPr>
        <w:t>This</w:t>
      </w:r>
      <w:r w:rsidRPr="00A5757F">
        <w:rPr>
          <w:color w:val="000000"/>
        </w:rPr>
        <w:t xml:space="preserve"> is not a good idea. The authors should overlay the kinetic and kinematic events to realize that they are not equivalent time points.</w:t>
      </w:r>
    </w:p>
    <w:p w14:paraId="56026FE1" w14:textId="54CA5204" w:rsidR="008B5B26" w:rsidRDefault="008B5B26" w:rsidP="008B5B26">
      <w:pPr>
        <w:autoSpaceDE w:val="0"/>
        <w:autoSpaceDN w:val="0"/>
        <w:adjustRightInd w:val="0"/>
        <w:ind w:left="360"/>
      </w:pPr>
    </w:p>
    <w:p w14:paraId="32E78756" w14:textId="088171FE" w:rsidR="008B5B26" w:rsidRPr="00A63840" w:rsidRDefault="00A63840" w:rsidP="008B5B26">
      <w:pPr>
        <w:pStyle w:val="ListParagraph"/>
        <w:autoSpaceDE w:val="0"/>
        <w:autoSpaceDN w:val="0"/>
        <w:adjustRightInd w:val="0"/>
        <w:ind w:left="360"/>
        <w:rPr>
          <w:i/>
          <w:iCs/>
        </w:rPr>
      </w:pPr>
      <w:r w:rsidRPr="00A63840">
        <w:rPr>
          <w:i/>
          <w:iCs/>
        </w:rPr>
        <w:t xml:space="preserve">We </w:t>
      </w:r>
      <w:r w:rsidR="00302032">
        <w:rPr>
          <w:i/>
          <w:iCs/>
        </w:rPr>
        <w:t>now</w:t>
      </w:r>
      <w:r w:rsidR="003746FF">
        <w:rPr>
          <w:i/>
          <w:iCs/>
        </w:rPr>
        <w:t xml:space="preserve"> plan to</w:t>
      </w:r>
      <w:r w:rsidR="00664A22">
        <w:rPr>
          <w:i/>
          <w:iCs/>
        </w:rPr>
        <w:t xml:space="preserve"> perform event detection with kinematic markers only using </w:t>
      </w:r>
      <w:r w:rsidR="00302032">
        <w:rPr>
          <w:i/>
          <w:iCs/>
        </w:rPr>
        <w:t>the</w:t>
      </w:r>
      <w:r w:rsidRPr="00A63840">
        <w:rPr>
          <w:i/>
          <w:iCs/>
        </w:rPr>
        <w:t xml:space="preserve"> velocity-based tracking algorithm described in </w:t>
      </w:r>
      <w:proofErr w:type="spellStart"/>
      <w:r w:rsidRPr="00A63840">
        <w:rPr>
          <w:i/>
          <w:iCs/>
        </w:rPr>
        <w:t>Zeni</w:t>
      </w:r>
      <w:proofErr w:type="spellEnd"/>
      <w:r w:rsidRPr="00A63840">
        <w:rPr>
          <w:i/>
          <w:iCs/>
        </w:rPr>
        <w:t xml:space="preserve"> et al (2008). </w:t>
      </w:r>
      <w:r w:rsidR="00AA6B8D">
        <w:rPr>
          <w:i/>
          <w:iCs/>
        </w:rPr>
        <w:t xml:space="preserve">We have removed references to </w:t>
      </w:r>
      <w:r w:rsidR="00AA6B8D">
        <w:rPr>
          <w:i/>
          <w:iCs/>
        </w:rPr>
        <w:lastRenderedPageBreak/>
        <w:t>kinetic data collection, post-processing, and analysis</w:t>
      </w:r>
      <w:r w:rsidR="002204B3">
        <w:rPr>
          <w:i/>
          <w:iCs/>
        </w:rPr>
        <w:t xml:space="preserve"> (lines</w:t>
      </w:r>
      <w:r w:rsidR="00E3050D">
        <w:rPr>
          <w:i/>
          <w:iCs/>
        </w:rPr>
        <w:t xml:space="preserve"> 129-130 &amp; 145-150</w:t>
      </w:r>
      <w:r w:rsidR="002204B3">
        <w:rPr>
          <w:i/>
          <w:iCs/>
        </w:rPr>
        <w:t>)</w:t>
      </w:r>
      <w:r w:rsidR="008278C8">
        <w:rPr>
          <w:i/>
          <w:iCs/>
        </w:rPr>
        <w:t xml:space="preserve"> and </w:t>
      </w:r>
      <w:r w:rsidR="00E3050D">
        <w:rPr>
          <w:i/>
          <w:iCs/>
        </w:rPr>
        <w:t>modified</w:t>
      </w:r>
      <w:r w:rsidR="008278C8">
        <w:rPr>
          <w:i/>
          <w:iCs/>
        </w:rPr>
        <w:t xml:space="preserve"> the </w:t>
      </w:r>
      <w:r w:rsidR="00E3050D">
        <w:rPr>
          <w:i/>
          <w:iCs/>
        </w:rPr>
        <w:t xml:space="preserve">Proposed analysis </w:t>
      </w:r>
      <w:r w:rsidR="003746FF">
        <w:rPr>
          <w:i/>
          <w:iCs/>
        </w:rPr>
        <w:t>pipeline</w:t>
      </w:r>
      <w:r w:rsidR="008278C8">
        <w:rPr>
          <w:i/>
          <w:iCs/>
        </w:rPr>
        <w:t xml:space="preserve"> section (lines</w:t>
      </w:r>
      <w:r w:rsidR="00E3050D">
        <w:rPr>
          <w:i/>
          <w:iCs/>
        </w:rPr>
        <w:t xml:space="preserve"> 144-145</w:t>
      </w:r>
      <w:r w:rsidR="008278C8">
        <w:rPr>
          <w:i/>
          <w:iCs/>
        </w:rPr>
        <w:t>).</w:t>
      </w:r>
    </w:p>
    <w:p w14:paraId="7AF34721" w14:textId="77777777" w:rsidR="008B5B26" w:rsidRDefault="008B5B26" w:rsidP="008B5B26">
      <w:pPr>
        <w:pStyle w:val="ListParagraph"/>
        <w:autoSpaceDE w:val="0"/>
        <w:autoSpaceDN w:val="0"/>
        <w:adjustRightInd w:val="0"/>
        <w:ind w:left="360"/>
      </w:pPr>
    </w:p>
    <w:p w14:paraId="10E7DF6E" w14:textId="149DA26F" w:rsidR="00880452" w:rsidRPr="00A63840" w:rsidRDefault="00880452" w:rsidP="008B5B26">
      <w:pPr>
        <w:pStyle w:val="ListParagraph"/>
        <w:numPr>
          <w:ilvl w:val="0"/>
          <w:numId w:val="1"/>
        </w:numPr>
        <w:autoSpaceDE w:val="0"/>
        <w:autoSpaceDN w:val="0"/>
        <w:adjustRightInd w:val="0"/>
        <w:ind w:left="360"/>
      </w:pPr>
      <w:r w:rsidRPr="002204B3">
        <w:rPr>
          <w:color w:val="000000"/>
        </w:rPr>
        <w:t>Authors</w:t>
      </w:r>
      <w:r w:rsidRPr="00A5757F">
        <w:rPr>
          <w:color w:val="000000"/>
        </w:rPr>
        <w:t xml:space="preserve"> should consider reporting the asymmetry in leading and trailing legs. This will help the reader gain an insight on their use-dependent learning task. Many people have done this decomposition. As an </w:t>
      </w:r>
      <w:proofErr w:type="gramStart"/>
      <w:r w:rsidRPr="00A5757F">
        <w:rPr>
          <w:color w:val="000000"/>
        </w:rPr>
        <w:t>example</w:t>
      </w:r>
      <w:proofErr w:type="gramEnd"/>
      <w:r w:rsidRPr="00A5757F">
        <w:rPr>
          <w:color w:val="000000"/>
        </w:rPr>
        <w:t xml:space="preserve"> see Sanchez et al. 2020 Using asymmetry to your advantage: learning to acquire and accept external assistance during prolonged split-belt walking. </w:t>
      </w:r>
      <w:proofErr w:type="spellStart"/>
      <w:r w:rsidRPr="00A5757F">
        <w:rPr>
          <w:color w:val="000000"/>
        </w:rPr>
        <w:t>doi</w:t>
      </w:r>
      <w:proofErr w:type="spellEnd"/>
      <w:r w:rsidRPr="00A5757F">
        <w:rPr>
          <w:color w:val="000000"/>
        </w:rPr>
        <w:t xml:space="preserve">: https://doi.org/10.1101/2020.04.04.025619 </w:t>
      </w:r>
    </w:p>
    <w:p w14:paraId="7E6D351E" w14:textId="77777777" w:rsidR="00A63840" w:rsidRPr="00A5757F" w:rsidRDefault="00A63840" w:rsidP="00A63840">
      <w:pPr>
        <w:pStyle w:val="ListParagraph"/>
        <w:autoSpaceDE w:val="0"/>
        <w:autoSpaceDN w:val="0"/>
        <w:adjustRightInd w:val="0"/>
        <w:ind w:left="360"/>
      </w:pPr>
    </w:p>
    <w:p w14:paraId="3FE68DA5" w14:textId="0110707E" w:rsidR="00941D3E" w:rsidRPr="006611FC" w:rsidDel="00941D3E" w:rsidRDefault="00257B0C" w:rsidP="00941D3E">
      <w:pPr>
        <w:pStyle w:val="ListParagraph"/>
        <w:autoSpaceDE w:val="0"/>
        <w:autoSpaceDN w:val="0"/>
        <w:adjustRightInd w:val="0"/>
        <w:ind w:left="360"/>
        <w:rPr>
          <w:del w:id="15" w:author="Hyosub Kim" w:date="2020-08-13T16:37:00Z"/>
          <w:moveTo w:id="16" w:author="Hyosub Kim" w:date="2020-08-13T16:37:00Z"/>
          <w:i/>
          <w:iCs/>
        </w:rPr>
      </w:pPr>
      <w:moveFromRangeStart w:id="17" w:author="Hyosub Kim" w:date="2020-08-13T16:37:00Z" w:name="move48229001"/>
      <w:moveFrom w:id="18" w:author="Hyosub Kim" w:date="2020-08-13T16:37:00Z">
        <w:r w:rsidDel="00941D3E">
          <w:rPr>
            <w:i/>
            <w:iCs/>
          </w:rPr>
          <w:t xml:space="preserve">Unfortunately, we are unable to add this analysis for the pilot data because of the marker set we used (see lines </w:t>
        </w:r>
        <w:r w:rsidR="00E3050D" w:rsidDel="00941D3E">
          <w:rPr>
            <w:i/>
            <w:iCs/>
          </w:rPr>
          <w:t>133-134</w:t>
        </w:r>
        <w:r w:rsidDel="00941D3E">
          <w:rPr>
            <w:i/>
            <w:iCs/>
          </w:rPr>
          <w:t xml:space="preserve">). </w:t>
        </w:r>
      </w:moveFrom>
      <w:moveFromRangeEnd w:id="17"/>
      <w:del w:id="19" w:author="Hyosub Kim" w:date="2020-08-13T16:36:00Z">
        <w:r w:rsidDel="00941D3E">
          <w:rPr>
            <w:i/>
            <w:iCs/>
          </w:rPr>
          <w:delText>However,</w:delText>
        </w:r>
      </w:del>
      <w:ins w:id="20" w:author="Hyosub Kim" w:date="2020-08-13T16:36:00Z">
        <w:r w:rsidR="00941D3E">
          <w:rPr>
            <w:i/>
            <w:iCs/>
          </w:rPr>
          <w:t>We thank the reviewer for this suggestion and</w:t>
        </w:r>
      </w:ins>
      <w:r>
        <w:rPr>
          <w:i/>
          <w:iCs/>
        </w:rPr>
        <w:t xml:space="preserve"> we </w:t>
      </w:r>
      <w:r w:rsidR="00664A22">
        <w:rPr>
          <w:i/>
          <w:iCs/>
        </w:rPr>
        <w:t xml:space="preserve">have </w:t>
      </w:r>
      <w:r w:rsidR="002204B3">
        <w:rPr>
          <w:i/>
          <w:iCs/>
        </w:rPr>
        <w:t xml:space="preserve">now </w:t>
      </w:r>
      <w:r>
        <w:rPr>
          <w:i/>
          <w:iCs/>
        </w:rPr>
        <w:t>add</w:t>
      </w:r>
      <w:r w:rsidR="00664A22">
        <w:rPr>
          <w:i/>
          <w:iCs/>
        </w:rPr>
        <w:t>ed</w:t>
      </w:r>
      <w:r>
        <w:rPr>
          <w:i/>
          <w:iCs/>
        </w:rPr>
        <w:t xml:space="preserve"> </w:t>
      </w:r>
      <w:r w:rsidR="002204B3">
        <w:rPr>
          <w:i/>
          <w:iCs/>
        </w:rPr>
        <w:t xml:space="preserve">this analysis to our </w:t>
      </w:r>
      <w:r w:rsidR="00E3050D">
        <w:rPr>
          <w:i/>
          <w:iCs/>
        </w:rPr>
        <w:t>Proposed analysis pipeline</w:t>
      </w:r>
      <w:r w:rsidR="002204B3">
        <w:rPr>
          <w:i/>
          <w:iCs/>
        </w:rPr>
        <w:t xml:space="preserve"> section</w:t>
      </w:r>
      <w:r w:rsidR="00340831">
        <w:rPr>
          <w:i/>
          <w:iCs/>
        </w:rPr>
        <w:t xml:space="preserve"> (lines 150-153)</w:t>
      </w:r>
      <w:r w:rsidR="002204B3">
        <w:rPr>
          <w:i/>
          <w:iCs/>
        </w:rPr>
        <w:t xml:space="preserve">. </w:t>
      </w:r>
      <w:moveToRangeStart w:id="21" w:author="Hyosub Kim" w:date="2020-08-13T16:37:00Z" w:name="move48229001"/>
      <w:moveTo w:id="22" w:author="Hyosub Kim" w:date="2020-08-13T16:37:00Z">
        <w:del w:id="23" w:author="Hyosub Kim" w:date="2020-08-13T16:37:00Z">
          <w:r w:rsidR="00941D3E" w:rsidDel="00941D3E">
            <w:rPr>
              <w:i/>
              <w:iCs/>
            </w:rPr>
            <w:delText>Unfortunately,</w:delText>
          </w:r>
        </w:del>
      </w:moveTo>
      <w:ins w:id="24" w:author="Hyosub Kim" w:date="2020-08-13T16:37:00Z">
        <w:r w:rsidR="00941D3E">
          <w:rPr>
            <w:i/>
            <w:iCs/>
          </w:rPr>
          <w:t>Although</w:t>
        </w:r>
      </w:ins>
      <w:moveTo w:id="25" w:author="Hyosub Kim" w:date="2020-08-13T16:37:00Z">
        <w:r w:rsidR="00941D3E">
          <w:rPr>
            <w:i/>
            <w:iCs/>
          </w:rPr>
          <w:t xml:space="preserve"> we are unable to add this analysis for the pilot data because of the marker set we used (see lines 133-134)</w:t>
        </w:r>
      </w:moveTo>
      <w:ins w:id="26" w:author="Hyosub Kim" w:date="2020-08-13T16:37:00Z">
        <w:r w:rsidR="00941D3E">
          <w:rPr>
            <w:i/>
            <w:iCs/>
          </w:rPr>
          <w:t xml:space="preserve">, </w:t>
        </w:r>
      </w:ins>
      <w:moveTo w:id="27" w:author="Hyosub Kim" w:date="2020-08-13T16:37:00Z">
        <w:del w:id="28" w:author="Hyosub Kim" w:date="2020-08-13T16:37:00Z">
          <w:r w:rsidR="00941D3E" w:rsidDel="00941D3E">
            <w:rPr>
              <w:i/>
              <w:iCs/>
            </w:rPr>
            <w:delText>.</w:delText>
          </w:r>
        </w:del>
      </w:moveTo>
    </w:p>
    <w:moveToRangeEnd w:id="21"/>
    <w:p w14:paraId="4FEEBB8B" w14:textId="2C0F3367" w:rsidR="00A63840" w:rsidRPr="006611FC" w:rsidRDefault="002204B3" w:rsidP="008B5B26">
      <w:pPr>
        <w:pStyle w:val="ListParagraph"/>
        <w:autoSpaceDE w:val="0"/>
        <w:autoSpaceDN w:val="0"/>
        <w:adjustRightInd w:val="0"/>
        <w:ind w:left="360"/>
        <w:rPr>
          <w:i/>
          <w:iCs/>
        </w:rPr>
      </w:pPr>
      <w:del w:id="29" w:author="Hyosub Kim" w:date="2020-08-13T16:37:00Z">
        <w:r w:rsidDel="00941D3E">
          <w:rPr>
            <w:i/>
            <w:iCs/>
          </w:rPr>
          <w:delText>W</w:delText>
        </w:r>
      </w:del>
      <w:ins w:id="30" w:author="Hyosub Kim" w:date="2020-08-13T16:37:00Z">
        <w:r w:rsidR="00941D3E">
          <w:rPr>
            <w:i/>
            <w:iCs/>
          </w:rPr>
          <w:t>w</w:t>
        </w:r>
      </w:ins>
      <w:r>
        <w:rPr>
          <w:i/>
          <w:iCs/>
        </w:rPr>
        <w:t xml:space="preserve">e will add markers for the </w:t>
      </w:r>
      <w:r w:rsidR="00257B0C">
        <w:rPr>
          <w:i/>
          <w:iCs/>
        </w:rPr>
        <w:t xml:space="preserve">bilateral greater trochanter </w:t>
      </w:r>
      <w:r>
        <w:rPr>
          <w:i/>
          <w:iCs/>
        </w:rPr>
        <w:t xml:space="preserve">and the </w:t>
      </w:r>
      <w:r w:rsidR="001D30E8">
        <w:rPr>
          <w:i/>
          <w:iCs/>
        </w:rPr>
        <w:t xml:space="preserve">bilateral lateral knees </w:t>
      </w:r>
      <w:r w:rsidR="00257B0C">
        <w:rPr>
          <w:i/>
          <w:iCs/>
        </w:rPr>
        <w:t xml:space="preserve">(lines </w:t>
      </w:r>
      <w:r w:rsidR="00E3050D">
        <w:rPr>
          <w:i/>
          <w:iCs/>
        </w:rPr>
        <w:t>133-134</w:t>
      </w:r>
      <w:r w:rsidR="00257B0C">
        <w:rPr>
          <w:i/>
          <w:iCs/>
        </w:rPr>
        <w:t>)</w:t>
      </w:r>
      <w:r w:rsidR="00664A22">
        <w:rPr>
          <w:i/>
          <w:iCs/>
        </w:rPr>
        <w:t xml:space="preserve"> so </w:t>
      </w:r>
      <w:r w:rsidR="001D30E8">
        <w:rPr>
          <w:i/>
          <w:iCs/>
        </w:rPr>
        <w:t xml:space="preserve">we can accomplish this analysis when we perform the experiment. We have also added the specific analysis of </w:t>
      </w:r>
      <w:r w:rsidR="00E3050D">
        <w:rPr>
          <w:i/>
          <w:iCs/>
        </w:rPr>
        <w:t>leading and trailing</w:t>
      </w:r>
      <w:r w:rsidR="001D30E8">
        <w:rPr>
          <w:i/>
          <w:iCs/>
        </w:rPr>
        <w:t xml:space="preserve"> leg asymmetry to </w:t>
      </w:r>
      <w:r w:rsidR="00664A22">
        <w:rPr>
          <w:i/>
          <w:iCs/>
        </w:rPr>
        <w:t xml:space="preserve">the </w:t>
      </w:r>
      <w:r w:rsidR="00304D09">
        <w:rPr>
          <w:i/>
          <w:iCs/>
        </w:rPr>
        <w:t>Proposed</w:t>
      </w:r>
      <w:r w:rsidR="001D30E8">
        <w:rPr>
          <w:i/>
          <w:iCs/>
        </w:rPr>
        <w:t xml:space="preserve"> </w:t>
      </w:r>
      <w:r w:rsidR="00664A22">
        <w:rPr>
          <w:i/>
          <w:iCs/>
        </w:rPr>
        <w:t xml:space="preserve">analysis </w:t>
      </w:r>
      <w:r w:rsidR="00304D09">
        <w:rPr>
          <w:i/>
          <w:iCs/>
        </w:rPr>
        <w:t xml:space="preserve">pipeline </w:t>
      </w:r>
      <w:r w:rsidR="001D30E8">
        <w:rPr>
          <w:i/>
          <w:iCs/>
        </w:rPr>
        <w:t>section (line</w:t>
      </w:r>
      <w:r w:rsidR="00E3050D">
        <w:rPr>
          <w:i/>
          <w:iCs/>
        </w:rPr>
        <w:t>s 150-151</w:t>
      </w:r>
      <w:r w:rsidR="001D30E8">
        <w:rPr>
          <w:i/>
          <w:iCs/>
        </w:rPr>
        <w:t>). W</w:t>
      </w:r>
      <w:r w:rsidR="00664A22">
        <w:rPr>
          <w:i/>
          <w:iCs/>
        </w:rPr>
        <w:t>e</w:t>
      </w:r>
      <w:r w:rsidR="001D30E8">
        <w:rPr>
          <w:i/>
          <w:iCs/>
        </w:rPr>
        <w:t xml:space="preserve"> now plan to report this analysis once the data collection is complete so the reader can gain insight on the use-dependent</w:t>
      </w:r>
      <w:r w:rsidR="00304D09">
        <w:rPr>
          <w:i/>
          <w:iCs/>
        </w:rPr>
        <w:t xml:space="preserve"> learning</w:t>
      </w:r>
      <w:r w:rsidR="001D30E8">
        <w:rPr>
          <w:i/>
          <w:iCs/>
        </w:rPr>
        <w:t xml:space="preserve"> task either in a figure (lines</w:t>
      </w:r>
      <w:r w:rsidR="00340831">
        <w:rPr>
          <w:i/>
          <w:iCs/>
        </w:rPr>
        <w:t xml:space="preserve"> 153-154</w:t>
      </w:r>
      <w:r w:rsidR="001D30E8">
        <w:rPr>
          <w:i/>
          <w:iCs/>
        </w:rPr>
        <w:t>).</w:t>
      </w:r>
      <w:ins w:id="31" w:author="Hyosub Kim" w:date="2020-08-13T16:36:00Z">
        <w:r w:rsidR="00941D3E">
          <w:rPr>
            <w:i/>
            <w:iCs/>
          </w:rPr>
          <w:t xml:space="preserve"> </w:t>
        </w:r>
      </w:ins>
    </w:p>
    <w:p w14:paraId="19713E0D" w14:textId="77777777" w:rsidR="00A63840" w:rsidRPr="00A5757F" w:rsidRDefault="00A63840" w:rsidP="008B5B26">
      <w:pPr>
        <w:pStyle w:val="ListParagraph"/>
        <w:autoSpaceDE w:val="0"/>
        <w:autoSpaceDN w:val="0"/>
        <w:adjustRightInd w:val="0"/>
        <w:ind w:left="360"/>
      </w:pPr>
    </w:p>
    <w:p w14:paraId="201807B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Consider defining SAI in terms of long and short step length to help the reader contrast the authors results to previous findings. </w:t>
      </w:r>
    </w:p>
    <w:p w14:paraId="54ED15A7" w14:textId="77777777" w:rsidR="00880452" w:rsidRPr="00A5757F" w:rsidRDefault="00880452" w:rsidP="008B5B26">
      <w:pPr>
        <w:pStyle w:val="ListParagraph"/>
        <w:autoSpaceDE w:val="0"/>
        <w:autoSpaceDN w:val="0"/>
        <w:adjustRightInd w:val="0"/>
        <w:ind w:left="360"/>
      </w:pPr>
    </w:p>
    <w:p w14:paraId="26649285" w14:textId="5AD250C0" w:rsidR="00880452" w:rsidRPr="006611FC" w:rsidRDefault="006611FC" w:rsidP="008B5B26">
      <w:pPr>
        <w:pStyle w:val="ListParagraph"/>
        <w:autoSpaceDE w:val="0"/>
        <w:autoSpaceDN w:val="0"/>
        <w:adjustRightInd w:val="0"/>
        <w:ind w:left="360"/>
        <w:rPr>
          <w:i/>
          <w:iCs/>
          <w:color w:val="000000"/>
        </w:rPr>
      </w:pPr>
      <w:r w:rsidRPr="006611FC">
        <w:rPr>
          <w:i/>
          <w:iCs/>
          <w:color w:val="000000"/>
        </w:rPr>
        <w:t xml:space="preserve">This change has been made </w:t>
      </w:r>
      <w:r w:rsidR="001D30E8">
        <w:rPr>
          <w:i/>
          <w:iCs/>
          <w:color w:val="000000"/>
        </w:rPr>
        <w:t xml:space="preserve">to equation 1. A </w:t>
      </w:r>
      <w:r w:rsidRPr="006611FC">
        <w:rPr>
          <w:i/>
          <w:iCs/>
          <w:color w:val="000000"/>
        </w:rPr>
        <w:t xml:space="preserve">sentence is added to </w:t>
      </w:r>
      <w:r w:rsidR="001D30E8">
        <w:rPr>
          <w:i/>
          <w:iCs/>
          <w:color w:val="000000"/>
        </w:rPr>
        <w:t>the proposed analysis pipeline section (</w:t>
      </w:r>
      <w:r w:rsidRPr="006611FC">
        <w:rPr>
          <w:i/>
          <w:iCs/>
          <w:color w:val="000000"/>
        </w:rPr>
        <w:t>line</w:t>
      </w:r>
      <w:r w:rsidR="00340831">
        <w:rPr>
          <w:i/>
          <w:iCs/>
          <w:color w:val="000000"/>
        </w:rPr>
        <w:t xml:space="preserve"> 160</w:t>
      </w:r>
      <w:r w:rsidR="001D30E8">
        <w:rPr>
          <w:i/>
          <w:iCs/>
          <w:color w:val="000000"/>
        </w:rPr>
        <w:t xml:space="preserve">) </w:t>
      </w:r>
      <w:r w:rsidRPr="006611FC">
        <w:rPr>
          <w:i/>
          <w:iCs/>
          <w:color w:val="000000"/>
        </w:rPr>
        <w:t xml:space="preserve">for clarification. </w:t>
      </w:r>
    </w:p>
    <w:p w14:paraId="7B55AC8A" w14:textId="77777777" w:rsidR="00880452" w:rsidRPr="00A5757F" w:rsidRDefault="00880452" w:rsidP="008B5B26">
      <w:pPr>
        <w:pStyle w:val="ListParagraph"/>
        <w:autoSpaceDE w:val="0"/>
        <w:autoSpaceDN w:val="0"/>
        <w:adjustRightInd w:val="0"/>
        <w:ind w:left="360"/>
      </w:pPr>
    </w:p>
    <w:p w14:paraId="20C91B20"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should indicate that by design, the asymmetry is always positive. </w:t>
      </w:r>
    </w:p>
    <w:p w14:paraId="5E22712A" w14:textId="77777777" w:rsidR="00880452" w:rsidRPr="00A5757F" w:rsidRDefault="00880452" w:rsidP="008B5B26">
      <w:pPr>
        <w:pStyle w:val="ListParagraph"/>
        <w:autoSpaceDE w:val="0"/>
        <w:autoSpaceDN w:val="0"/>
        <w:adjustRightInd w:val="0"/>
        <w:ind w:left="360"/>
      </w:pPr>
    </w:p>
    <w:p w14:paraId="6A5C5097" w14:textId="327236CB" w:rsidR="00880452" w:rsidRPr="006611FC" w:rsidRDefault="001D30E8" w:rsidP="008B5B26">
      <w:pPr>
        <w:pStyle w:val="ListParagraph"/>
        <w:autoSpaceDE w:val="0"/>
        <w:autoSpaceDN w:val="0"/>
        <w:adjustRightInd w:val="0"/>
        <w:ind w:left="360"/>
        <w:rPr>
          <w:i/>
          <w:iCs/>
          <w:color w:val="000000"/>
        </w:rPr>
      </w:pPr>
      <w:r>
        <w:rPr>
          <w:i/>
          <w:iCs/>
          <w:color w:val="000000"/>
        </w:rPr>
        <w:t>We now add a statement to this effect in the proposed analysis pipeline section (line</w:t>
      </w:r>
      <w:r w:rsidR="00340831">
        <w:rPr>
          <w:i/>
          <w:iCs/>
          <w:color w:val="000000"/>
        </w:rPr>
        <w:t>s 165-166</w:t>
      </w:r>
      <w:r>
        <w:rPr>
          <w:i/>
          <w:iCs/>
          <w:color w:val="000000"/>
        </w:rPr>
        <w:t>).</w:t>
      </w:r>
    </w:p>
    <w:p w14:paraId="728CA61E" w14:textId="77777777" w:rsidR="00880452" w:rsidRPr="00A5757F" w:rsidRDefault="00880452" w:rsidP="008B5B26">
      <w:pPr>
        <w:autoSpaceDE w:val="0"/>
        <w:autoSpaceDN w:val="0"/>
        <w:adjustRightInd w:val="0"/>
        <w:ind w:left="360"/>
      </w:pPr>
    </w:p>
    <w:p w14:paraId="18CDB101" w14:textId="77777777" w:rsidR="00880452" w:rsidRPr="00D31DA9" w:rsidRDefault="00880452" w:rsidP="008B5B26">
      <w:pPr>
        <w:pStyle w:val="ListParagraph"/>
        <w:numPr>
          <w:ilvl w:val="0"/>
          <w:numId w:val="1"/>
        </w:numPr>
        <w:autoSpaceDE w:val="0"/>
        <w:autoSpaceDN w:val="0"/>
        <w:adjustRightInd w:val="0"/>
        <w:ind w:left="360"/>
        <w:rPr>
          <w:color w:val="000000"/>
        </w:rPr>
      </w:pPr>
      <w:r w:rsidRPr="00D31DA9">
        <w:rPr>
          <w:color w:val="000000"/>
        </w:rPr>
        <w:t xml:space="preserve">Authors should zoom in the early part of the learning period for the reviewers to appreciate this. Also, authors should present the learning results under the different conditions during the early period to evaluate the extent to which the predictions from the model equally match the learning and washout periods. </w:t>
      </w:r>
    </w:p>
    <w:p w14:paraId="260C409E" w14:textId="77777777" w:rsidR="00880452" w:rsidRPr="00A5757F" w:rsidRDefault="00880452" w:rsidP="008B5B26">
      <w:pPr>
        <w:pStyle w:val="ListParagraph"/>
        <w:autoSpaceDE w:val="0"/>
        <w:autoSpaceDN w:val="0"/>
        <w:adjustRightInd w:val="0"/>
        <w:ind w:left="360"/>
        <w:rPr>
          <w:color w:val="000000"/>
        </w:rPr>
      </w:pPr>
    </w:p>
    <w:p w14:paraId="1882BB8E" w14:textId="016CDF7E" w:rsidR="00880452" w:rsidRPr="001D30E8" w:rsidRDefault="00664A22" w:rsidP="008B5B26">
      <w:pPr>
        <w:pStyle w:val="ListParagraph"/>
        <w:autoSpaceDE w:val="0"/>
        <w:autoSpaceDN w:val="0"/>
        <w:adjustRightInd w:val="0"/>
        <w:ind w:left="360"/>
        <w:rPr>
          <w:i/>
          <w:iCs/>
          <w:color w:val="000000"/>
        </w:rPr>
      </w:pPr>
      <w:r w:rsidRPr="001D30E8">
        <w:rPr>
          <w:i/>
          <w:iCs/>
          <w:color w:val="000000"/>
        </w:rPr>
        <w:t xml:space="preserve">We </w:t>
      </w:r>
      <w:r w:rsidR="002204B3" w:rsidRPr="001D30E8">
        <w:rPr>
          <w:i/>
          <w:iCs/>
          <w:color w:val="000000"/>
        </w:rPr>
        <w:t>have now added insets to the simulations plot for the initial learning phase</w:t>
      </w:r>
      <w:r w:rsidR="001D30E8" w:rsidRPr="001D30E8">
        <w:rPr>
          <w:i/>
          <w:iCs/>
          <w:color w:val="000000"/>
        </w:rPr>
        <w:t xml:space="preserve"> to demonstrate that the models do not </w:t>
      </w:r>
      <w:del w:id="32" w:author="Hyosub Kim" w:date="2020-08-13T16:38:00Z">
        <w:r w:rsidR="001D30E8" w:rsidRPr="001D30E8" w:rsidDel="00941D3E">
          <w:rPr>
            <w:i/>
            <w:iCs/>
            <w:color w:val="000000"/>
          </w:rPr>
          <w:delText xml:space="preserve">provide distinct </w:delText>
        </w:r>
      </w:del>
      <w:ins w:id="33" w:author="Hyosub Kim" w:date="2020-08-13T16:38:00Z">
        <w:r w:rsidR="00941D3E">
          <w:rPr>
            <w:i/>
            <w:iCs/>
            <w:color w:val="000000"/>
          </w:rPr>
          <w:t xml:space="preserve">make qualitatively distinct </w:t>
        </w:r>
      </w:ins>
      <w:r w:rsidR="001D30E8" w:rsidRPr="001D30E8">
        <w:rPr>
          <w:i/>
          <w:iCs/>
          <w:color w:val="000000"/>
        </w:rPr>
        <w:t xml:space="preserve">predictions for this phase. We have also added plots to the pilot data figure (Figure 4) </w:t>
      </w:r>
      <w:r w:rsidR="001D30E8">
        <w:rPr>
          <w:i/>
          <w:iCs/>
          <w:color w:val="000000"/>
        </w:rPr>
        <w:t>to demonstrate that the model predictions accurately match the early Learning behavior in the pilot data. We describe this in the stimulation section (</w:t>
      </w:r>
      <w:r w:rsidR="001D30E8" w:rsidRPr="00340831">
        <w:rPr>
          <w:i/>
          <w:iCs/>
          <w:color w:val="000000"/>
          <w:highlight w:val="yellow"/>
        </w:rPr>
        <w:t>lines</w:t>
      </w:r>
      <w:r w:rsidR="001D30E8">
        <w:rPr>
          <w:i/>
          <w:iCs/>
          <w:color w:val="000000"/>
        </w:rPr>
        <w:t xml:space="preserve">…). </w:t>
      </w:r>
    </w:p>
    <w:p w14:paraId="6B2F844C" w14:textId="77777777" w:rsidR="00AA6B8D" w:rsidRPr="00A5757F" w:rsidRDefault="00AA6B8D" w:rsidP="008B5B26">
      <w:pPr>
        <w:pStyle w:val="ListParagraph"/>
        <w:autoSpaceDE w:val="0"/>
        <w:autoSpaceDN w:val="0"/>
        <w:adjustRightInd w:val="0"/>
        <w:ind w:left="360"/>
        <w:rPr>
          <w:color w:val="000000"/>
        </w:rPr>
      </w:pPr>
    </w:p>
    <w:p w14:paraId="6A61EC28" w14:textId="77777777" w:rsidR="00880452" w:rsidRPr="00DF4E44" w:rsidRDefault="00880452" w:rsidP="008B5B26">
      <w:pPr>
        <w:pStyle w:val="ListParagraph"/>
        <w:numPr>
          <w:ilvl w:val="0"/>
          <w:numId w:val="1"/>
        </w:numPr>
        <w:autoSpaceDE w:val="0"/>
        <w:autoSpaceDN w:val="0"/>
        <w:adjustRightInd w:val="0"/>
        <w:ind w:left="360"/>
      </w:pPr>
      <w:r w:rsidRPr="00DF4E44">
        <w:rPr>
          <w:color w:val="000000"/>
        </w:rPr>
        <w:t>Authors should indicate explicitly that they are fitting one single set of parameters to the learning and washout periods.</w:t>
      </w:r>
    </w:p>
    <w:p w14:paraId="49ADB5DD" w14:textId="77777777" w:rsidR="00880452" w:rsidRPr="00A5757F" w:rsidRDefault="00880452" w:rsidP="008B5B26">
      <w:pPr>
        <w:pStyle w:val="ListParagraph"/>
        <w:autoSpaceDE w:val="0"/>
        <w:autoSpaceDN w:val="0"/>
        <w:adjustRightInd w:val="0"/>
        <w:ind w:left="360"/>
      </w:pPr>
    </w:p>
    <w:p w14:paraId="2826B860" w14:textId="09355D47" w:rsidR="00880452" w:rsidRPr="00DF4E44" w:rsidRDefault="00DF4E44" w:rsidP="008B5B26">
      <w:pPr>
        <w:autoSpaceDE w:val="0"/>
        <w:autoSpaceDN w:val="0"/>
        <w:adjustRightInd w:val="0"/>
        <w:ind w:left="360"/>
        <w:rPr>
          <w:i/>
          <w:iCs/>
        </w:rPr>
      </w:pPr>
      <w:r w:rsidRPr="00DF4E44">
        <w:rPr>
          <w:i/>
          <w:iCs/>
        </w:rPr>
        <w:t xml:space="preserve">We have added this description to the </w:t>
      </w:r>
      <w:r w:rsidR="00BB3979">
        <w:rPr>
          <w:i/>
          <w:iCs/>
        </w:rPr>
        <w:t>Co</w:t>
      </w:r>
      <w:r w:rsidRPr="00DF4E44">
        <w:rPr>
          <w:i/>
          <w:iCs/>
        </w:rPr>
        <w:t xml:space="preserve">mputational </w:t>
      </w:r>
      <w:r w:rsidR="00BB3979">
        <w:rPr>
          <w:i/>
          <w:iCs/>
        </w:rPr>
        <w:t>M</w:t>
      </w:r>
      <w:r w:rsidRPr="00DF4E44">
        <w:rPr>
          <w:i/>
          <w:iCs/>
        </w:rPr>
        <w:t>odels section of statistical analysis (lines</w:t>
      </w:r>
      <w:r w:rsidR="00BB3979">
        <w:rPr>
          <w:i/>
          <w:iCs/>
        </w:rPr>
        <w:t xml:space="preserve"> </w:t>
      </w:r>
      <w:r w:rsidR="00B111C4">
        <w:rPr>
          <w:i/>
          <w:iCs/>
        </w:rPr>
        <w:t>3</w:t>
      </w:r>
      <w:r w:rsidR="003043AB">
        <w:rPr>
          <w:i/>
          <w:iCs/>
        </w:rPr>
        <w:t>71</w:t>
      </w:r>
      <w:r w:rsidR="00B111C4">
        <w:rPr>
          <w:i/>
          <w:iCs/>
        </w:rPr>
        <w:t>-3</w:t>
      </w:r>
      <w:r w:rsidR="003043AB">
        <w:rPr>
          <w:i/>
          <w:iCs/>
        </w:rPr>
        <w:t>73</w:t>
      </w:r>
      <w:r w:rsidRPr="00DF4E44">
        <w:rPr>
          <w:i/>
          <w:iCs/>
        </w:rPr>
        <w:t>).</w:t>
      </w:r>
    </w:p>
    <w:p w14:paraId="707C1396" w14:textId="77777777" w:rsidR="00880452" w:rsidRPr="00A5757F" w:rsidRDefault="00880452" w:rsidP="008B5B26">
      <w:pPr>
        <w:autoSpaceDE w:val="0"/>
        <w:autoSpaceDN w:val="0"/>
        <w:adjustRightInd w:val="0"/>
        <w:ind w:left="360"/>
      </w:pPr>
    </w:p>
    <w:p w14:paraId="630864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ren't errors and motor output directly related according to eq. 3? It is unclear why the authors indicate that the use-dependent component is not updated as a function of the error signal.</w:t>
      </w:r>
    </w:p>
    <w:p w14:paraId="53F4B746" w14:textId="77777777" w:rsidR="00880452" w:rsidRPr="00A5757F" w:rsidRDefault="00880452" w:rsidP="008B5B26">
      <w:pPr>
        <w:pStyle w:val="ListParagraph"/>
        <w:autoSpaceDE w:val="0"/>
        <w:autoSpaceDN w:val="0"/>
        <w:adjustRightInd w:val="0"/>
        <w:ind w:left="360"/>
      </w:pPr>
    </w:p>
    <w:p w14:paraId="1427707E" w14:textId="5D2948D3" w:rsidR="00B16B1B" w:rsidRDefault="00664A22" w:rsidP="0016747B">
      <w:pPr>
        <w:pStyle w:val="ListParagraph"/>
        <w:autoSpaceDE w:val="0"/>
        <w:autoSpaceDN w:val="0"/>
        <w:adjustRightInd w:val="0"/>
        <w:ind w:left="360"/>
        <w:rPr>
          <w:ins w:id="34" w:author="Hyosub Kim" w:date="2020-08-13T17:01:00Z"/>
          <w:i/>
          <w:iCs/>
          <w:color w:val="000000"/>
        </w:rPr>
      </w:pPr>
      <w:r w:rsidRPr="004241E9">
        <w:rPr>
          <w:i/>
          <w:iCs/>
          <w:color w:val="000000"/>
        </w:rPr>
        <w:lastRenderedPageBreak/>
        <w:t>The reviewer is correct</w:t>
      </w:r>
      <w:ins w:id="35" w:author="Hyosub Kim" w:date="2020-08-13T16:57:00Z">
        <w:r w:rsidR="00B16B1B">
          <w:rPr>
            <w:i/>
            <w:iCs/>
            <w:color w:val="000000"/>
          </w:rPr>
          <w:t xml:space="preserve"> with regard to how use-dependent learning is impacted by the error signal in the context of this study</w:t>
        </w:r>
      </w:ins>
      <w:r w:rsidRPr="004241E9">
        <w:rPr>
          <w:i/>
          <w:iCs/>
          <w:color w:val="000000"/>
        </w:rPr>
        <w:t xml:space="preserve">. </w:t>
      </w:r>
      <w:ins w:id="36" w:author="Hyosub Kim" w:date="2020-08-13T16:52:00Z">
        <w:r w:rsidR="00B16B1B" w:rsidRPr="00B16B1B">
          <w:rPr>
            <w:i/>
            <w:iCs/>
            <w:color w:val="000000"/>
            <w:rPrChange w:id="37" w:author="Hyosub Kim" w:date="2020-08-13T16:54:00Z">
              <w:rPr>
                <w:i/>
                <w:iCs/>
                <w:color w:val="000000"/>
                <w:highlight w:val="yellow"/>
              </w:rPr>
            </w:rPrChange>
          </w:rPr>
          <w:t xml:space="preserve">In the Strategy + Use-dependent model, </w:t>
        </w:r>
      </w:ins>
      <w:del w:id="38" w:author="Hyosub Kim" w:date="2020-08-13T16:51:00Z">
        <w:r w:rsidRPr="004241E9" w:rsidDel="00B16B1B">
          <w:rPr>
            <w:i/>
            <w:iCs/>
            <w:color w:val="000000"/>
          </w:rPr>
          <w:delText>W</w:delText>
        </w:r>
        <w:r w:rsidR="00964473" w:rsidRPr="004241E9" w:rsidDel="00B16B1B">
          <w:rPr>
            <w:i/>
            <w:iCs/>
            <w:color w:val="000000"/>
          </w:rPr>
          <w:delText xml:space="preserve">e tried to </w:delText>
        </w:r>
        <w:r w:rsidR="00964473" w:rsidRPr="00B16B1B" w:rsidDel="00B16B1B">
          <w:rPr>
            <w:i/>
            <w:iCs/>
            <w:color w:val="000000"/>
          </w:rPr>
          <w:delText>make clear what is updating the use-dependent process on each stride</w:delText>
        </w:r>
        <w:r w:rsidR="00FD3DC5" w:rsidRPr="00B16B1B" w:rsidDel="00B16B1B">
          <w:rPr>
            <w:i/>
            <w:iCs/>
            <w:color w:val="000000"/>
          </w:rPr>
          <w:delText xml:space="preserve">, but we did not provide enough nuance in this sentence. </w:delText>
        </w:r>
      </w:del>
      <w:del w:id="39" w:author="Hyosub Kim" w:date="2020-08-13T16:52:00Z">
        <w:r w:rsidR="00DF4E44" w:rsidRPr="00B16B1B" w:rsidDel="00B16B1B">
          <w:rPr>
            <w:i/>
            <w:iCs/>
            <w:color w:val="000000"/>
          </w:rPr>
          <w:delText>U</w:delText>
        </w:r>
      </w:del>
      <w:ins w:id="40" w:author="Hyosub Kim" w:date="2020-08-13T16:52:00Z">
        <w:r w:rsidR="00B16B1B" w:rsidRPr="00B16B1B">
          <w:rPr>
            <w:i/>
            <w:iCs/>
            <w:color w:val="000000"/>
            <w:rPrChange w:id="41" w:author="Hyosub Kim" w:date="2020-08-13T16:54:00Z">
              <w:rPr>
                <w:i/>
                <w:iCs/>
                <w:color w:val="000000"/>
                <w:highlight w:val="yellow"/>
              </w:rPr>
            </w:rPrChange>
          </w:rPr>
          <w:t>u</w:t>
        </w:r>
      </w:ins>
      <w:r w:rsidR="00C53DF2" w:rsidRPr="004241E9">
        <w:rPr>
          <w:i/>
          <w:iCs/>
          <w:color w:val="000000"/>
        </w:rPr>
        <w:t>se-dependent learning depend</w:t>
      </w:r>
      <w:r w:rsidRPr="004241E9">
        <w:rPr>
          <w:i/>
          <w:iCs/>
          <w:color w:val="000000"/>
        </w:rPr>
        <w:t>s</w:t>
      </w:r>
      <w:r w:rsidR="00C53DF2" w:rsidRPr="00B16B1B">
        <w:rPr>
          <w:i/>
          <w:iCs/>
          <w:color w:val="000000"/>
        </w:rPr>
        <w:t xml:space="preserve"> on previous motor output and occurs in parallel to updates based on an error signal (</w:t>
      </w:r>
      <w:proofErr w:type="spellStart"/>
      <w:r w:rsidR="00C53DF2" w:rsidRPr="00B16B1B">
        <w:rPr>
          <w:i/>
          <w:iCs/>
          <w:color w:val="000000"/>
        </w:rPr>
        <w:t>Diedrichsen</w:t>
      </w:r>
      <w:proofErr w:type="spellEnd"/>
      <w:r w:rsidR="00C53DF2" w:rsidRPr="00B16B1B">
        <w:rPr>
          <w:i/>
          <w:iCs/>
          <w:color w:val="000000"/>
        </w:rPr>
        <w:t xml:space="preserve"> et al., 2010).</w:t>
      </w:r>
      <w:del w:id="42" w:author="Hyosub Kim" w:date="2020-08-13T16:58:00Z">
        <w:r w:rsidR="00C53DF2" w:rsidRPr="00B16B1B" w:rsidDel="00B16B1B">
          <w:rPr>
            <w:i/>
            <w:iCs/>
            <w:color w:val="000000"/>
          </w:rPr>
          <w:delText xml:space="preserve"> In the context of </w:delText>
        </w:r>
        <w:r w:rsidRPr="00B16B1B" w:rsidDel="00B16B1B">
          <w:rPr>
            <w:i/>
            <w:iCs/>
            <w:color w:val="000000"/>
          </w:rPr>
          <w:delText xml:space="preserve">the current </w:delText>
        </w:r>
        <w:r w:rsidR="00FD3DC5" w:rsidRPr="00B16B1B" w:rsidDel="00B16B1B">
          <w:rPr>
            <w:i/>
            <w:iCs/>
            <w:color w:val="000000"/>
          </w:rPr>
          <w:delText>registered report</w:delText>
        </w:r>
        <w:r w:rsidR="00C53DF2" w:rsidRPr="00B16B1B" w:rsidDel="00B16B1B">
          <w:rPr>
            <w:i/>
            <w:iCs/>
            <w:color w:val="000000"/>
          </w:rPr>
          <w:delText>,</w:delText>
        </w:r>
      </w:del>
      <w:r w:rsidR="00C53DF2" w:rsidRPr="00B16B1B">
        <w:rPr>
          <w:i/>
          <w:iCs/>
          <w:color w:val="000000"/>
        </w:rPr>
        <w:t xml:space="preserve"> </w:t>
      </w:r>
      <w:ins w:id="43" w:author="Hyosub Kim" w:date="2020-08-13T16:58:00Z">
        <w:r w:rsidR="00B16B1B">
          <w:rPr>
            <w:i/>
            <w:iCs/>
            <w:color w:val="000000"/>
          </w:rPr>
          <w:t>T</w:t>
        </w:r>
      </w:ins>
      <w:del w:id="44" w:author="Hyosub Kim" w:date="2020-08-13T16:58:00Z">
        <w:r w:rsidR="00C53DF2" w:rsidRPr="004241E9" w:rsidDel="00B16B1B">
          <w:rPr>
            <w:i/>
            <w:iCs/>
            <w:color w:val="000000"/>
          </w:rPr>
          <w:delText>t</w:delText>
        </w:r>
      </w:del>
      <w:r w:rsidR="00C53DF2" w:rsidRPr="004241E9">
        <w:rPr>
          <w:i/>
          <w:iCs/>
          <w:color w:val="000000"/>
        </w:rPr>
        <w:t>he</w:t>
      </w:r>
      <w:del w:id="45" w:author="Hyosub Kim" w:date="2020-08-13T16:53:00Z">
        <w:r w:rsidR="00C53DF2" w:rsidRPr="00B16B1B" w:rsidDel="00B16B1B">
          <w:rPr>
            <w:i/>
            <w:iCs/>
            <w:color w:val="000000"/>
          </w:rPr>
          <w:delText>re must be an</w:delText>
        </w:r>
      </w:del>
      <w:r w:rsidR="00C53DF2" w:rsidRPr="00B16B1B">
        <w:rPr>
          <w:i/>
          <w:iCs/>
          <w:color w:val="000000"/>
        </w:rPr>
        <w:t xml:space="preserve"> error signal </w:t>
      </w:r>
      <w:ins w:id="46" w:author="Hyosub Kim" w:date="2020-08-13T16:53:00Z">
        <w:r w:rsidR="00B16B1B" w:rsidRPr="00B16B1B">
          <w:rPr>
            <w:i/>
            <w:iCs/>
            <w:color w:val="000000"/>
            <w:rPrChange w:id="47" w:author="Hyosub Kim" w:date="2020-08-13T16:54:00Z">
              <w:rPr>
                <w:i/>
                <w:iCs/>
                <w:color w:val="000000"/>
                <w:highlight w:val="yellow"/>
              </w:rPr>
            </w:rPrChange>
          </w:rPr>
          <w:t>directly drives strategic learning, and du</w:t>
        </w:r>
      </w:ins>
      <w:ins w:id="48" w:author="Hyosub Kim" w:date="2020-08-13T16:54:00Z">
        <w:r w:rsidR="00B16B1B" w:rsidRPr="00B16B1B">
          <w:rPr>
            <w:i/>
            <w:iCs/>
            <w:color w:val="000000"/>
            <w:rPrChange w:id="49" w:author="Hyosub Kim" w:date="2020-08-13T16:54:00Z">
              <w:rPr>
                <w:i/>
                <w:iCs/>
                <w:color w:val="000000"/>
                <w:highlight w:val="yellow"/>
              </w:rPr>
            </w:rPrChange>
          </w:rPr>
          <w:t xml:space="preserve">e to the interactions between strategic and use-dependent learning, impacts the use-dependent process. However, </w:t>
        </w:r>
      </w:ins>
      <w:ins w:id="50" w:author="Hyosub Kim" w:date="2020-08-13T16:55:00Z">
        <w:r w:rsidR="00B16B1B">
          <w:rPr>
            <w:i/>
            <w:iCs/>
            <w:color w:val="000000"/>
          </w:rPr>
          <w:t>in the absence of an error signal (e.g., an individual chooses to walk asymmetrically</w:t>
        </w:r>
      </w:ins>
      <w:ins w:id="51" w:author="Hyosub Kim" w:date="2020-08-13T16:58:00Z">
        <w:r w:rsidR="00B16B1B">
          <w:rPr>
            <w:i/>
            <w:iCs/>
            <w:color w:val="000000"/>
          </w:rPr>
          <w:t xml:space="preserve"> in the </w:t>
        </w:r>
      </w:ins>
      <w:ins w:id="52" w:author="Hyosub Kim" w:date="2020-08-14T14:09:00Z">
        <w:r w:rsidR="00B525E7">
          <w:rPr>
            <w:i/>
            <w:iCs/>
            <w:color w:val="000000"/>
          </w:rPr>
          <w:t>without a</w:t>
        </w:r>
      </w:ins>
      <w:ins w:id="53" w:author="Hyosub Kim" w:date="2020-08-13T16:58:00Z">
        <w:r w:rsidR="00B16B1B">
          <w:rPr>
            <w:i/>
            <w:iCs/>
            <w:color w:val="000000"/>
          </w:rPr>
          <w:t xml:space="preserve"> specific g</w:t>
        </w:r>
      </w:ins>
      <w:ins w:id="54" w:author="Hyosub Kim" w:date="2020-08-13T16:59:00Z">
        <w:r w:rsidR="00B16B1B">
          <w:rPr>
            <w:i/>
            <w:iCs/>
            <w:color w:val="000000"/>
          </w:rPr>
          <w:t>oal or external target</w:t>
        </w:r>
      </w:ins>
      <w:ins w:id="55" w:author="Hyosub Kim" w:date="2020-08-13T16:55:00Z">
        <w:r w:rsidR="00B16B1B">
          <w:rPr>
            <w:i/>
            <w:iCs/>
            <w:color w:val="000000"/>
          </w:rPr>
          <w:t xml:space="preserve">), the use-dependent learning process would still be active, given that it </w:t>
        </w:r>
      </w:ins>
      <w:ins w:id="56" w:author="Hyosub Kim" w:date="2020-08-13T16:56:00Z">
        <w:r w:rsidR="00B16B1B">
          <w:rPr>
            <w:i/>
            <w:iCs/>
            <w:color w:val="000000"/>
          </w:rPr>
          <w:t xml:space="preserve">learns from previous motor output, regardless of whether the motor output changed due to an error signal or not. </w:t>
        </w:r>
      </w:ins>
    </w:p>
    <w:p w14:paraId="2981F553" w14:textId="77777777" w:rsidR="00B16B1B" w:rsidRDefault="00B16B1B" w:rsidP="0016747B">
      <w:pPr>
        <w:pStyle w:val="ListParagraph"/>
        <w:autoSpaceDE w:val="0"/>
        <w:autoSpaceDN w:val="0"/>
        <w:adjustRightInd w:val="0"/>
        <w:ind w:left="360"/>
        <w:rPr>
          <w:ins w:id="57" w:author="Hyosub Kim" w:date="2020-08-13T17:01:00Z"/>
          <w:i/>
          <w:iCs/>
          <w:color w:val="000000"/>
        </w:rPr>
      </w:pPr>
    </w:p>
    <w:p w14:paraId="1BF11584" w14:textId="6AF03142" w:rsidR="00C53DF2" w:rsidRPr="0016747B" w:rsidRDefault="00DD2990" w:rsidP="0016747B">
      <w:pPr>
        <w:pStyle w:val="ListParagraph"/>
        <w:autoSpaceDE w:val="0"/>
        <w:autoSpaceDN w:val="0"/>
        <w:adjustRightInd w:val="0"/>
        <w:ind w:left="360"/>
        <w:rPr>
          <w:i/>
          <w:iCs/>
          <w:color w:val="000000"/>
        </w:rPr>
      </w:pPr>
      <w:ins w:id="58" w:author="Hyosub Kim" w:date="2020-08-14T14:09:00Z">
        <w:r>
          <w:rPr>
            <w:i/>
            <w:iCs/>
            <w:color w:val="000000"/>
          </w:rPr>
          <w:t>As t</w:t>
        </w:r>
      </w:ins>
      <w:ins w:id="59" w:author="Hyosub Kim" w:date="2020-08-13T17:00:00Z">
        <w:r w:rsidR="00B16B1B">
          <w:rPr>
            <w:i/>
            <w:iCs/>
            <w:color w:val="000000"/>
          </w:rPr>
          <w:t>he phenomenon we are trying to capture in the use-dependent process is the pure repetition effect</w:t>
        </w:r>
      </w:ins>
      <w:ins w:id="60" w:author="Hyosub Kim" w:date="2020-08-13T17:01:00Z">
        <w:r w:rsidR="00B16B1B">
          <w:rPr>
            <w:i/>
            <w:iCs/>
            <w:color w:val="000000"/>
          </w:rPr>
          <w:t xml:space="preserve"> absent any error, we chose to emphasize that component in the text.</w:t>
        </w:r>
      </w:ins>
      <w:ins w:id="61" w:author="Hyosub Kim" w:date="2020-08-13T17:02:00Z">
        <w:r w:rsidR="009C566E">
          <w:rPr>
            <w:i/>
            <w:iCs/>
            <w:color w:val="000000"/>
          </w:rPr>
          <w:t xml:space="preserve"> However, we see how the way we stated the unique features of the model </w:t>
        </w:r>
      </w:ins>
      <w:ins w:id="62" w:author="Hyosub Kim" w:date="2020-08-14T14:10:00Z">
        <w:r>
          <w:rPr>
            <w:i/>
            <w:iCs/>
            <w:color w:val="000000"/>
          </w:rPr>
          <w:t xml:space="preserve">was not clear </w:t>
        </w:r>
        <w:proofErr w:type="spellStart"/>
        <w:r>
          <w:rPr>
            <w:i/>
            <w:iCs/>
            <w:color w:val="000000"/>
          </w:rPr>
          <w:t>and</w:t>
        </w:r>
      </w:ins>
      <w:del w:id="63" w:author="Hyosub Kim" w:date="2020-08-13T16:56:00Z">
        <w:r w:rsidR="00C53DF2" w:rsidRPr="004241E9" w:rsidDel="00B16B1B">
          <w:rPr>
            <w:i/>
            <w:iCs/>
            <w:color w:val="000000"/>
          </w:rPr>
          <w:delText xml:space="preserve">to change motor output, without the error signal, no change in </w:delText>
        </w:r>
        <w:r w:rsidR="00BB3979" w:rsidRPr="004241E9" w:rsidDel="00B16B1B">
          <w:rPr>
            <w:i/>
            <w:iCs/>
            <w:color w:val="000000"/>
          </w:rPr>
          <w:delText>motor output</w:delText>
        </w:r>
        <w:r w:rsidR="00C53DF2" w:rsidRPr="00B16B1B" w:rsidDel="00B16B1B">
          <w:rPr>
            <w:i/>
            <w:iCs/>
            <w:color w:val="000000"/>
          </w:rPr>
          <w:delText xml:space="preserve"> would be realized. Therefore, the strategic process tries to reduce error, and the use-dependent process </w:delText>
        </w:r>
        <w:r w:rsidR="00DF4E44" w:rsidRPr="00B16B1B" w:rsidDel="00B16B1B">
          <w:rPr>
            <w:i/>
            <w:iCs/>
            <w:color w:val="000000"/>
          </w:rPr>
          <w:delText>is updated based on</w:delText>
        </w:r>
        <w:r w:rsidR="00C53DF2" w:rsidRPr="00B16B1B" w:rsidDel="00B16B1B">
          <w:rPr>
            <w:i/>
            <w:iCs/>
            <w:color w:val="000000"/>
          </w:rPr>
          <w:delText xml:space="preserve"> the motor output. </w:delText>
        </w:r>
        <w:r w:rsidR="0016747B" w:rsidRPr="00B16B1B" w:rsidDel="00B16B1B">
          <w:rPr>
            <w:i/>
            <w:iCs/>
            <w:color w:val="000000"/>
          </w:rPr>
          <w:delText>Theoretically, t</w:delText>
        </w:r>
        <w:r w:rsidR="00C53DF2" w:rsidRPr="00B16B1B" w:rsidDel="00B16B1B">
          <w:rPr>
            <w:i/>
            <w:iCs/>
            <w:color w:val="000000"/>
          </w:rPr>
          <w:delText xml:space="preserve">here might be scenarios where no error is required to change motor output, however, this </w:delText>
        </w:r>
        <w:r w:rsidR="0016747B" w:rsidRPr="00B16B1B" w:rsidDel="00B16B1B">
          <w:rPr>
            <w:i/>
            <w:iCs/>
            <w:color w:val="000000"/>
          </w:rPr>
          <w:delText xml:space="preserve">is </w:delText>
        </w:r>
        <w:r w:rsidR="00FD3DC5" w:rsidRPr="00B16B1B" w:rsidDel="00B16B1B">
          <w:rPr>
            <w:i/>
            <w:iCs/>
            <w:color w:val="000000"/>
          </w:rPr>
          <w:delText>not a well-controlled</w:delText>
        </w:r>
        <w:r w:rsidR="0016747B" w:rsidRPr="00B16B1B" w:rsidDel="00B16B1B">
          <w:rPr>
            <w:i/>
            <w:iCs/>
            <w:color w:val="000000"/>
          </w:rPr>
          <w:delText xml:space="preserve"> experiment. This is to say that the use-dependent process does not necessarily need an error signal to update but in the current study it does. </w:delText>
        </w:r>
      </w:del>
      <w:del w:id="64" w:author="Hyosub Kim" w:date="2020-08-13T17:02:00Z">
        <w:r w:rsidR="00C53DF2" w:rsidRPr="00B16B1B" w:rsidDel="009C566E">
          <w:rPr>
            <w:i/>
            <w:iCs/>
            <w:color w:val="000000"/>
          </w:rPr>
          <w:delText xml:space="preserve">We </w:delText>
        </w:r>
        <w:r w:rsidR="00AA3ED6" w:rsidRPr="00B16B1B" w:rsidDel="009C566E">
          <w:rPr>
            <w:i/>
            <w:iCs/>
            <w:color w:val="000000"/>
          </w:rPr>
          <w:delText xml:space="preserve">have </w:delText>
        </w:r>
      </w:del>
      <w:r w:rsidR="00AA3ED6" w:rsidRPr="00B16B1B">
        <w:rPr>
          <w:i/>
          <w:iCs/>
          <w:color w:val="000000"/>
        </w:rPr>
        <w:t>adjusted</w:t>
      </w:r>
      <w:proofErr w:type="spellEnd"/>
      <w:r w:rsidR="00AA3ED6" w:rsidRPr="00B16B1B">
        <w:rPr>
          <w:i/>
          <w:iCs/>
          <w:color w:val="000000"/>
        </w:rPr>
        <w:t xml:space="preserve"> the </w:t>
      </w:r>
      <w:r w:rsidR="00BB3979" w:rsidRPr="00B16B1B">
        <w:rPr>
          <w:i/>
          <w:iCs/>
          <w:color w:val="000000"/>
        </w:rPr>
        <w:t xml:space="preserve">Model Based Methods section (lines </w:t>
      </w:r>
      <w:r w:rsidR="00B111C4" w:rsidRPr="00B16B1B">
        <w:rPr>
          <w:i/>
          <w:iCs/>
          <w:color w:val="000000"/>
        </w:rPr>
        <w:t>233-234</w:t>
      </w:r>
      <w:r w:rsidR="00BB3979" w:rsidRPr="00B16B1B">
        <w:rPr>
          <w:i/>
          <w:iCs/>
          <w:color w:val="000000"/>
        </w:rPr>
        <w:t>) to address this comment</w:t>
      </w:r>
      <w:r w:rsidR="00C53DF2" w:rsidRPr="00B16B1B">
        <w:rPr>
          <w:i/>
          <w:iCs/>
          <w:color w:val="000000"/>
        </w:rPr>
        <w:t>.</w:t>
      </w:r>
      <w:r w:rsidR="00C53DF2" w:rsidRPr="0016747B">
        <w:rPr>
          <w:i/>
          <w:iCs/>
          <w:color w:val="000000"/>
        </w:rPr>
        <w:t xml:space="preserve"> </w:t>
      </w:r>
      <w:ins w:id="65" w:author="Hyosub Kim" w:date="2020-08-13T17:03:00Z">
        <w:r w:rsidR="009C566E">
          <w:rPr>
            <w:i/>
            <w:iCs/>
            <w:color w:val="000000"/>
          </w:rPr>
          <w:t>It now reads...</w:t>
        </w:r>
      </w:ins>
    </w:p>
    <w:p w14:paraId="0730A476" w14:textId="77777777" w:rsidR="00880452" w:rsidRPr="00A5757F" w:rsidRDefault="00880452" w:rsidP="0016747B">
      <w:pPr>
        <w:autoSpaceDE w:val="0"/>
        <w:autoSpaceDN w:val="0"/>
        <w:adjustRightInd w:val="0"/>
      </w:pPr>
    </w:p>
    <w:p w14:paraId="7021EB1A" w14:textId="5556E889" w:rsidR="00880452" w:rsidRPr="008C3D1E" w:rsidRDefault="00880452" w:rsidP="008B5B26">
      <w:pPr>
        <w:pStyle w:val="ListParagraph"/>
        <w:numPr>
          <w:ilvl w:val="0"/>
          <w:numId w:val="1"/>
        </w:numPr>
        <w:autoSpaceDE w:val="0"/>
        <w:autoSpaceDN w:val="0"/>
        <w:adjustRightInd w:val="0"/>
        <w:ind w:left="360"/>
      </w:pPr>
      <w:r w:rsidRPr="00A5757F">
        <w:rPr>
          <w:color w:val="000000"/>
        </w:rPr>
        <w:t xml:space="preserve">Unclear why authors chose a fixed sensitivity (learning rate F) to the update rule, given literature indicating that the update of motor memories depends on the consistency of the task. For example, see the work of Maurice Smith (Gonzalez-Castro LN*, </w:t>
      </w:r>
      <w:proofErr w:type="spellStart"/>
      <w:r w:rsidRPr="00A5757F">
        <w:rPr>
          <w:color w:val="000000"/>
        </w:rPr>
        <w:t>Hadjiosif</w:t>
      </w:r>
      <w:proofErr w:type="spellEnd"/>
      <w:r w:rsidRPr="00A5757F">
        <w:rPr>
          <w:color w:val="000000"/>
        </w:rPr>
        <w:t xml:space="preserve"> AM*, Hemphill MA &amp; Smith MA (2014). Environmental Consistency Determines the Rate of Motor Adaptation. Current Biology 24, 1050-1061.)  or Reza </w:t>
      </w:r>
      <w:proofErr w:type="spellStart"/>
      <w:r w:rsidRPr="00A5757F">
        <w:rPr>
          <w:color w:val="000000"/>
        </w:rPr>
        <w:t>Shadmehr</w:t>
      </w:r>
      <w:proofErr w:type="spellEnd"/>
      <w:r w:rsidRPr="00A5757F">
        <w:rPr>
          <w:color w:val="000000"/>
        </w:rPr>
        <w:t xml:space="preserve"> (Herzfeld and </w:t>
      </w:r>
      <w:proofErr w:type="spellStart"/>
      <w:r w:rsidRPr="00A5757F">
        <w:rPr>
          <w:color w:val="000000"/>
        </w:rPr>
        <w:t>Shadmehr</w:t>
      </w:r>
      <w:proofErr w:type="spellEnd"/>
      <w:r w:rsidRPr="00A5757F">
        <w:rPr>
          <w:color w:val="000000"/>
        </w:rPr>
        <w:t xml:space="preserve">. A memory of Errors in </w:t>
      </w:r>
      <w:proofErr w:type="spellStart"/>
      <w:r w:rsidRPr="00A5757F">
        <w:rPr>
          <w:color w:val="000000"/>
        </w:rPr>
        <w:t>Sensorimotr</w:t>
      </w:r>
      <w:proofErr w:type="spellEnd"/>
      <w:r w:rsidRPr="00A5757F">
        <w:rPr>
          <w:color w:val="000000"/>
        </w:rPr>
        <w:t xml:space="preserve"> Learning 2014). While this literature focuses on adaptation processes, it is unclear why use-dependent plasticity won't be also affected by consistency in the "teaching" signal, in this case motor output. </w:t>
      </w:r>
    </w:p>
    <w:p w14:paraId="0223B78D" w14:textId="77777777" w:rsidR="008C3D1E" w:rsidRPr="00A5757F" w:rsidRDefault="008C3D1E" w:rsidP="008C3D1E">
      <w:pPr>
        <w:autoSpaceDE w:val="0"/>
        <w:autoSpaceDN w:val="0"/>
        <w:adjustRightInd w:val="0"/>
      </w:pPr>
    </w:p>
    <w:p w14:paraId="6BF3E80C" w14:textId="547B1ADC" w:rsidR="00CA03EA" w:rsidRDefault="00CA03EA" w:rsidP="0016747B">
      <w:pPr>
        <w:pStyle w:val="ListParagraph"/>
        <w:autoSpaceDE w:val="0"/>
        <w:autoSpaceDN w:val="0"/>
        <w:adjustRightInd w:val="0"/>
        <w:ind w:left="360"/>
        <w:rPr>
          <w:ins w:id="66" w:author="Hyosub Kim" w:date="2020-08-14T10:18:00Z"/>
          <w:i/>
          <w:iCs/>
          <w:highlight w:val="yellow"/>
        </w:rPr>
      </w:pPr>
      <w:commentRangeStart w:id="67"/>
      <w:ins w:id="68" w:author="Hyosub Kim" w:date="2020-08-14T10:18:00Z">
        <w:r>
          <w:rPr>
            <w:i/>
            <w:iCs/>
            <w:highlight w:val="yellow"/>
          </w:rPr>
          <w:t>The reviewer raises an interesting point, one which we have addressed in the main text now…</w:t>
        </w:r>
      </w:ins>
      <w:ins w:id="69" w:author="Hyosub Kim" w:date="2020-08-14T10:19:00Z">
        <w:r>
          <w:rPr>
            <w:i/>
            <w:iCs/>
            <w:highlight w:val="yellow"/>
          </w:rPr>
          <w:t>With regard to the Strategy plus Use-Dependent model</w:t>
        </w:r>
      </w:ins>
      <w:ins w:id="70" w:author="Hyosub Kim" w:date="2020-08-14T10:21:00Z">
        <w:r w:rsidR="00AD29E0">
          <w:rPr>
            <w:i/>
            <w:iCs/>
            <w:highlight w:val="yellow"/>
          </w:rPr>
          <w:t xml:space="preserve">, </w:t>
        </w:r>
      </w:ins>
      <w:ins w:id="71" w:author="Hyosub Kim" w:date="2020-08-14T10:22:00Z">
        <w:r w:rsidR="00AD29E0">
          <w:rPr>
            <w:i/>
            <w:iCs/>
            <w:highlight w:val="yellow"/>
          </w:rPr>
          <w:t>we believe the lack of an extra sensitivity term in the use-dependent process is a core feature of the model</w:t>
        </w:r>
      </w:ins>
      <w:ins w:id="72" w:author="Hyosub Kim" w:date="2020-08-14T10:51:00Z">
        <w:r w:rsidR="00107C3D">
          <w:rPr>
            <w:i/>
            <w:iCs/>
            <w:highlight w:val="yellow"/>
          </w:rPr>
          <w:t xml:space="preserve"> and is why we have </w:t>
        </w:r>
        <w:proofErr w:type="gramStart"/>
        <w:r w:rsidR="00107C3D">
          <w:rPr>
            <w:i/>
            <w:iCs/>
            <w:highlight w:val="yellow"/>
          </w:rPr>
          <w:t>pit</w:t>
        </w:r>
        <w:proofErr w:type="gramEnd"/>
        <w:r w:rsidR="00107C3D">
          <w:rPr>
            <w:i/>
            <w:iCs/>
            <w:highlight w:val="yellow"/>
          </w:rPr>
          <w:t xml:space="preserve"> </w:t>
        </w:r>
      </w:ins>
      <w:ins w:id="73" w:author="Hyosub Kim" w:date="2020-08-14T14:10:00Z">
        <w:r w:rsidR="00DD2990">
          <w:rPr>
            <w:i/>
            <w:iCs/>
            <w:highlight w:val="yellow"/>
          </w:rPr>
          <w:t xml:space="preserve">this </w:t>
        </w:r>
      </w:ins>
      <w:ins w:id="74" w:author="Hyosub Kim" w:date="2020-08-14T14:11:00Z">
        <w:r w:rsidR="00DD2990">
          <w:rPr>
            <w:i/>
            <w:iCs/>
            <w:highlight w:val="yellow"/>
          </w:rPr>
          <w:t xml:space="preserve">model directly against </w:t>
        </w:r>
      </w:ins>
      <w:ins w:id="75" w:author="Hyosub Kim" w:date="2020-08-14T10:51:00Z">
        <w:r w:rsidR="00107C3D">
          <w:rPr>
            <w:i/>
            <w:iCs/>
            <w:highlight w:val="yellow"/>
          </w:rPr>
          <w:t xml:space="preserve">the Adaptive Bayesian model, which is sensitive to consistency. </w:t>
        </w:r>
      </w:ins>
      <w:ins w:id="76" w:author="Hyosub Kim" w:date="2020-08-14T14:11:00Z">
        <w:r w:rsidR="00DD2990">
          <w:rPr>
            <w:i/>
            <w:iCs/>
            <w:highlight w:val="yellow"/>
          </w:rPr>
          <w:t xml:space="preserve">The basis for a fixed learning rate comes </w:t>
        </w:r>
      </w:ins>
      <w:ins w:id="77" w:author="Hyosub Kim" w:date="2020-08-14T14:12:00Z">
        <w:r w:rsidR="00DD2990">
          <w:rPr>
            <w:i/>
            <w:iCs/>
            <w:highlight w:val="yellow"/>
          </w:rPr>
          <w:t xml:space="preserve">directly </w:t>
        </w:r>
      </w:ins>
      <w:ins w:id="78" w:author="Hyosub Kim" w:date="2020-08-14T14:11:00Z">
        <w:r w:rsidR="00DD2990">
          <w:rPr>
            <w:i/>
            <w:iCs/>
            <w:highlight w:val="yellow"/>
          </w:rPr>
          <w:t xml:space="preserve">from </w:t>
        </w:r>
        <w:proofErr w:type="spellStart"/>
        <w:r w:rsidR="00DD2990">
          <w:rPr>
            <w:i/>
            <w:iCs/>
            <w:highlight w:val="yellow"/>
          </w:rPr>
          <w:t>Diedrichsen</w:t>
        </w:r>
        <w:proofErr w:type="spellEnd"/>
        <w:r w:rsidR="00DD2990">
          <w:rPr>
            <w:i/>
            <w:iCs/>
            <w:highlight w:val="yellow"/>
          </w:rPr>
          <w:t xml:space="preserve"> et al 2010</w:t>
        </w:r>
      </w:ins>
      <w:ins w:id="79" w:author="Hyosub Kim" w:date="2020-08-14T14:18:00Z">
        <w:r w:rsidR="00DD2990">
          <w:rPr>
            <w:i/>
            <w:iCs/>
            <w:highlight w:val="yellow"/>
          </w:rPr>
          <w:t xml:space="preserve">, and specifically, </w:t>
        </w:r>
      </w:ins>
      <w:ins w:id="80" w:author="Hyosub Kim" w:date="2020-08-14T14:12:00Z">
        <w:r w:rsidR="00DD2990">
          <w:rPr>
            <w:i/>
            <w:iCs/>
            <w:highlight w:val="yellow"/>
          </w:rPr>
          <w:t xml:space="preserve">data from </w:t>
        </w:r>
      </w:ins>
      <w:ins w:id="81" w:author="Hyosub Kim" w:date="2020-08-14T10:38:00Z">
        <w:r w:rsidR="008E7CCD">
          <w:rPr>
            <w:i/>
            <w:iCs/>
            <w:highlight w:val="yellow"/>
          </w:rPr>
          <w:t xml:space="preserve">experiment </w:t>
        </w:r>
      </w:ins>
      <w:ins w:id="82" w:author="Hyosub Kim" w:date="2020-08-14T10:49:00Z">
        <w:r w:rsidR="008E7CCD">
          <w:rPr>
            <w:i/>
            <w:iCs/>
            <w:highlight w:val="yellow"/>
          </w:rPr>
          <w:t>3</w:t>
        </w:r>
      </w:ins>
      <w:ins w:id="83" w:author="Hyosub Kim" w:date="2020-08-14T10:38:00Z">
        <w:r w:rsidR="008E7CCD">
          <w:rPr>
            <w:i/>
            <w:iCs/>
            <w:highlight w:val="yellow"/>
          </w:rPr>
          <w:t xml:space="preserve"> </w:t>
        </w:r>
      </w:ins>
      <w:ins w:id="84" w:author="Hyosub Kim" w:date="2020-08-14T14:12:00Z">
        <w:r w:rsidR="00DD2990">
          <w:rPr>
            <w:i/>
            <w:iCs/>
            <w:highlight w:val="yellow"/>
          </w:rPr>
          <w:t>of</w:t>
        </w:r>
      </w:ins>
      <w:ins w:id="85" w:author="Hyosub Kim" w:date="2020-08-14T10:38:00Z">
        <w:r w:rsidR="008E7CCD">
          <w:rPr>
            <w:i/>
            <w:iCs/>
            <w:highlight w:val="yellow"/>
          </w:rPr>
          <w:t xml:space="preserve"> </w:t>
        </w:r>
      </w:ins>
      <w:ins w:id="86" w:author="Hyosub Kim" w:date="2020-08-14T14:11:00Z">
        <w:r w:rsidR="00DD2990">
          <w:rPr>
            <w:i/>
            <w:iCs/>
            <w:highlight w:val="yellow"/>
          </w:rPr>
          <w:t>their paper</w:t>
        </w:r>
      </w:ins>
      <w:ins w:id="87" w:author="Hyosub Kim" w:date="2020-08-14T14:12:00Z">
        <w:r w:rsidR="00DD2990">
          <w:rPr>
            <w:i/>
            <w:iCs/>
            <w:highlight w:val="yellow"/>
          </w:rPr>
          <w:t xml:space="preserve"> is particularly instruct</w:t>
        </w:r>
      </w:ins>
      <w:ins w:id="88" w:author="Hyosub Kim" w:date="2020-08-14T14:14:00Z">
        <w:r w:rsidR="00DD2990">
          <w:rPr>
            <w:i/>
            <w:iCs/>
            <w:highlight w:val="yellow"/>
          </w:rPr>
          <w:t>ive</w:t>
        </w:r>
      </w:ins>
      <w:ins w:id="89" w:author="Hyosub Kim" w:date="2020-08-14T14:12:00Z">
        <w:r w:rsidR="00DD2990">
          <w:rPr>
            <w:i/>
            <w:iCs/>
            <w:highlight w:val="yellow"/>
          </w:rPr>
          <w:t>.</w:t>
        </w:r>
      </w:ins>
      <w:ins w:id="90" w:author="Hyosub Kim" w:date="2020-08-14T14:13:00Z">
        <w:r w:rsidR="00DD2990">
          <w:rPr>
            <w:i/>
            <w:iCs/>
            <w:highlight w:val="yellow"/>
          </w:rPr>
          <w:t xml:space="preserve"> There</w:t>
        </w:r>
      </w:ins>
      <w:ins w:id="91" w:author="Hyosub Kim" w:date="2020-08-14T10:23:00Z">
        <w:r w:rsidR="00AD29E0">
          <w:rPr>
            <w:i/>
            <w:iCs/>
            <w:highlight w:val="yellow"/>
          </w:rPr>
          <w:t xml:space="preserve">, </w:t>
        </w:r>
      </w:ins>
      <w:ins w:id="92" w:author="Hyosub Kim" w:date="2020-08-14T14:15:00Z">
        <w:r w:rsidR="00DD2990">
          <w:rPr>
            <w:i/>
            <w:iCs/>
            <w:highlight w:val="yellow"/>
          </w:rPr>
          <w:t xml:space="preserve">according to their model, </w:t>
        </w:r>
      </w:ins>
      <w:ins w:id="93" w:author="Hyosub Kim" w:date="2020-08-14T10:49:00Z">
        <w:r w:rsidR="008E7CCD">
          <w:rPr>
            <w:i/>
            <w:iCs/>
            <w:highlight w:val="yellow"/>
          </w:rPr>
          <w:t>participants demonstrated a robust use-dependent bias in response to a velocity-dependent force field</w:t>
        </w:r>
      </w:ins>
      <w:ins w:id="94" w:author="Hyosub Kim" w:date="2020-08-14T10:50:00Z">
        <w:r w:rsidR="008E7CCD">
          <w:rPr>
            <w:i/>
            <w:iCs/>
            <w:highlight w:val="yellow"/>
          </w:rPr>
          <w:t xml:space="preserve"> (Fig. 3H), even during the early trials in which the movement angles</w:t>
        </w:r>
      </w:ins>
      <w:ins w:id="95" w:author="Hyosub Kim" w:date="2020-08-14T10:51:00Z">
        <w:r w:rsidR="008E7CCD">
          <w:rPr>
            <w:i/>
            <w:iCs/>
            <w:highlight w:val="yellow"/>
          </w:rPr>
          <w:t xml:space="preserve"> are highly variable.</w:t>
        </w:r>
      </w:ins>
      <w:ins w:id="96" w:author="Hyosub Kim" w:date="2020-08-14T10:52:00Z">
        <w:r w:rsidR="00107C3D">
          <w:rPr>
            <w:i/>
            <w:iCs/>
            <w:highlight w:val="yellow"/>
          </w:rPr>
          <w:t xml:space="preserve"> </w:t>
        </w:r>
      </w:ins>
      <w:ins w:id="97" w:author="Hyosub Kim" w:date="2020-08-14T14:13:00Z">
        <w:r w:rsidR="00DD2990">
          <w:rPr>
            <w:i/>
            <w:iCs/>
            <w:highlight w:val="yellow"/>
          </w:rPr>
          <w:t>Inter</w:t>
        </w:r>
      </w:ins>
      <w:ins w:id="98" w:author="Hyosub Kim" w:date="2020-08-14T14:14:00Z">
        <w:r w:rsidR="00DD2990">
          <w:rPr>
            <w:i/>
            <w:iCs/>
            <w:highlight w:val="yellow"/>
          </w:rPr>
          <w:t>e</w:t>
        </w:r>
      </w:ins>
      <w:ins w:id="99" w:author="Hyosub Kim" w:date="2020-08-14T14:13:00Z">
        <w:r w:rsidR="00DD2990">
          <w:rPr>
            <w:i/>
            <w:iCs/>
            <w:highlight w:val="yellow"/>
          </w:rPr>
          <w:t xml:space="preserve">stingly, the use-dependent learning rate </w:t>
        </w:r>
      </w:ins>
      <w:ins w:id="100" w:author="Hyosub Kim" w:date="2020-08-14T14:15:00Z">
        <w:r w:rsidR="00DD2990">
          <w:rPr>
            <w:i/>
            <w:iCs/>
            <w:highlight w:val="yellow"/>
          </w:rPr>
          <w:t xml:space="preserve">was not lower </w:t>
        </w:r>
      </w:ins>
      <w:ins w:id="101" w:author="Hyosub Kim" w:date="2020-08-14T14:16:00Z">
        <w:r w:rsidR="00DD2990">
          <w:rPr>
            <w:i/>
            <w:iCs/>
            <w:highlight w:val="yellow"/>
          </w:rPr>
          <w:t xml:space="preserve">during this experiment than in the other two experiments from the paper, even though the other experiments </w:t>
        </w:r>
      </w:ins>
      <w:ins w:id="102" w:author="Hyosub Kim" w:date="2020-08-14T14:17:00Z">
        <w:r w:rsidR="00DD2990">
          <w:rPr>
            <w:i/>
            <w:iCs/>
            <w:highlight w:val="yellow"/>
          </w:rPr>
          <w:t xml:space="preserve">induced use-dependent learning through </w:t>
        </w:r>
      </w:ins>
      <w:ins w:id="103" w:author="Hyosub Kim" w:date="2020-08-14T14:16:00Z">
        <w:r w:rsidR="00DD2990">
          <w:rPr>
            <w:i/>
            <w:iCs/>
            <w:highlight w:val="yellow"/>
          </w:rPr>
          <w:t xml:space="preserve">more consistent </w:t>
        </w:r>
      </w:ins>
      <w:ins w:id="104" w:author="Hyosub Kim" w:date="2020-08-14T14:17:00Z">
        <w:r w:rsidR="00DD2990">
          <w:rPr>
            <w:i/>
            <w:iCs/>
            <w:highlight w:val="yellow"/>
          </w:rPr>
          <w:t>movement patterns. While this evidence is indirect, this suggests that</w:t>
        </w:r>
      </w:ins>
      <w:ins w:id="105" w:author="Hyosub Kim" w:date="2020-08-14T10:55:00Z">
        <w:r w:rsidR="00107C3D">
          <w:rPr>
            <w:i/>
            <w:iCs/>
            <w:highlight w:val="yellow"/>
          </w:rPr>
          <w:t xml:space="preserve"> under certain conditions, use-dependent learning </w:t>
        </w:r>
      </w:ins>
      <w:ins w:id="106" w:author="Hyosub Kim" w:date="2020-08-14T14:14:00Z">
        <w:r w:rsidR="00DD2990">
          <w:rPr>
            <w:i/>
            <w:iCs/>
            <w:highlight w:val="yellow"/>
          </w:rPr>
          <w:t xml:space="preserve">may not be sensitive to </w:t>
        </w:r>
      </w:ins>
      <w:ins w:id="107" w:author="Hyosub Kim" w:date="2020-08-14T14:18:00Z">
        <w:r w:rsidR="00DD2990">
          <w:rPr>
            <w:i/>
            <w:iCs/>
            <w:highlight w:val="yellow"/>
          </w:rPr>
          <w:t xml:space="preserve">consistency. </w:t>
        </w:r>
      </w:ins>
      <w:ins w:id="108" w:author="Hyosub Kim" w:date="2020-08-14T14:19:00Z">
        <w:r w:rsidR="00DD2990">
          <w:rPr>
            <w:i/>
            <w:iCs/>
            <w:highlight w:val="yellow"/>
          </w:rPr>
          <w:t>We believe that this controversy over how sensitive use-dependent learning is to the consistency of movement is best tackled directly</w:t>
        </w:r>
      </w:ins>
      <w:ins w:id="109" w:author="Hyosub Kim" w:date="2020-08-14T14:20:00Z">
        <w:r w:rsidR="0079661A">
          <w:rPr>
            <w:i/>
            <w:iCs/>
            <w:highlight w:val="yellow"/>
          </w:rPr>
          <w:t xml:space="preserve"> and forms the primary motivation of our study and our choice of models.</w:t>
        </w:r>
        <w:commentRangeEnd w:id="67"/>
        <w:r w:rsidR="0079661A">
          <w:rPr>
            <w:rStyle w:val="CommentReference"/>
          </w:rPr>
          <w:commentReference w:id="67"/>
        </w:r>
      </w:ins>
    </w:p>
    <w:p w14:paraId="0B8E6CED" w14:textId="77777777" w:rsidR="00CA03EA" w:rsidRDefault="00CA03EA" w:rsidP="0016747B">
      <w:pPr>
        <w:pStyle w:val="ListParagraph"/>
        <w:autoSpaceDE w:val="0"/>
        <w:autoSpaceDN w:val="0"/>
        <w:adjustRightInd w:val="0"/>
        <w:ind w:left="360"/>
        <w:rPr>
          <w:ins w:id="110" w:author="Hyosub Kim" w:date="2020-08-14T10:18:00Z"/>
          <w:i/>
          <w:iCs/>
          <w:highlight w:val="yellow"/>
        </w:rPr>
      </w:pPr>
    </w:p>
    <w:p w14:paraId="6C1EDCB9" w14:textId="4B8EB3D9" w:rsidR="00FD3DC5" w:rsidDel="00DC444E" w:rsidRDefault="00FD3DC5" w:rsidP="0016747B">
      <w:pPr>
        <w:pStyle w:val="ListParagraph"/>
        <w:autoSpaceDE w:val="0"/>
        <w:autoSpaceDN w:val="0"/>
        <w:adjustRightInd w:val="0"/>
        <w:ind w:left="360"/>
        <w:rPr>
          <w:del w:id="111" w:author="Hyosub Kim" w:date="2020-08-14T10:59:00Z"/>
          <w:i/>
          <w:iCs/>
        </w:rPr>
      </w:pPr>
      <w:del w:id="112" w:author="Hyosub Kim" w:date="2020-08-14T10:59:00Z">
        <w:r w:rsidRPr="00173326" w:rsidDel="00DC444E">
          <w:rPr>
            <w:i/>
            <w:iCs/>
            <w:highlight w:val="yellow"/>
            <w:rPrChange w:id="113" w:author="Hyosub Kim" w:date="2020-08-13T17:07:00Z">
              <w:rPr>
                <w:i/>
                <w:iCs/>
              </w:rPr>
            </w:rPrChange>
          </w:rPr>
          <w:delText xml:space="preserve">The reviewer proposes a variation of the Strategy plus Use-dependent model which is based on error sensitivity models of sensorimotor adaptation. We certainly agree that this is a possible alternative model to the two we are proposing in the current registered report. However, the two distinct models of use-dependent learning we propose fit </w:delText>
        </w:r>
        <w:r w:rsidR="009B1066" w:rsidRPr="00173326" w:rsidDel="00DC444E">
          <w:rPr>
            <w:i/>
            <w:iCs/>
            <w:highlight w:val="yellow"/>
            <w:rPrChange w:id="114" w:author="Hyosub Kim" w:date="2020-08-13T17:07:00Z">
              <w:rPr>
                <w:i/>
                <w:iCs/>
              </w:rPr>
            </w:rPrChange>
          </w:rPr>
          <w:delText xml:space="preserve">data from a previous use-dependent walking study well (R-squared values: Adaptive Bayesian model = 0.895 ± 0.019; Strategy plus Use-Dependent = 0.870 ± 0.021 [mean ± SEM]). We acquired these data from Wood et al. 2020, where participants changed their step length asymmetry based on visual feedback and demonstrated a use-dependent aftereffect. Because both models </w:delText>
        </w:r>
        <w:r w:rsidR="00BB3979" w:rsidRPr="00173326" w:rsidDel="00DC444E">
          <w:rPr>
            <w:i/>
            <w:iCs/>
            <w:highlight w:val="yellow"/>
            <w:rPrChange w:id="115" w:author="Hyosub Kim" w:date="2020-08-13T17:07:00Z">
              <w:rPr>
                <w:i/>
                <w:iCs/>
              </w:rPr>
            </w:rPrChange>
          </w:rPr>
          <w:delText xml:space="preserve">can </w:delText>
        </w:r>
        <w:r w:rsidR="009B1066" w:rsidRPr="00173326" w:rsidDel="00DC444E">
          <w:rPr>
            <w:i/>
            <w:iCs/>
            <w:highlight w:val="yellow"/>
            <w:rPrChange w:id="116" w:author="Hyosub Kim" w:date="2020-08-13T17:07:00Z">
              <w:rPr>
                <w:i/>
                <w:iCs/>
              </w:rPr>
            </w:rPrChange>
          </w:rPr>
          <w:delText xml:space="preserve">adequately explain these data, we feel the current version of the Strategy plus Use-dependent model is the simplest model to </w:delText>
        </w:r>
        <w:r w:rsidR="00BB3979" w:rsidRPr="00173326" w:rsidDel="00DC444E">
          <w:rPr>
            <w:i/>
            <w:iCs/>
            <w:highlight w:val="yellow"/>
            <w:rPrChange w:id="117" w:author="Hyosub Kim" w:date="2020-08-13T17:07:00Z">
              <w:rPr>
                <w:i/>
                <w:iCs/>
              </w:rPr>
            </w:rPrChange>
          </w:rPr>
          <w:delText>test in the current registered report</w:delText>
        </w:r>
        <w:r w:rsidR="009B1066" w:rsidRPr="00173326" w:rsidDel="00DC444E">
          <w:rPr>
            <w:i/>
            <w:iCs/>
            <w:highlight w:val="yellow"/>
            <w:rPrChange w:id="118" w:author="Hyosub Kim" w:date="2020-08-13T17:07:00Z">
              <w:rPr>
                <w:i/>
                <w:iCs/>
              </w:rPr>
            </w:rPrChange>
          </w:rPr>
          <w:delText>. That is not to say these two models are the only two possible accounts of use-dependent learning</w:delText>
        </w:r>
        <w:r w:rsidR="00BB3979" w:rsidRPr="00173326" w:rsidDel="00DC444E">
          <w:rPr>
            <w:i/>
            <w:iCs/>
            <w:highlight w:val="yellow"/>
            <w:rPrChange w:id="119" w:author="Hyosub Kim" w:date="2020-08-13T17:07:00Z">
              <w:rPr>
                <w:i/>
                <w:iCs/>
              </w:rPr>
            </w:rPrChange>
          </w:rPr>
          <w:delText>. Indeed,</w:delText>
        </w:r>
        <w:r w:rsidR="009B1066" w:rsidRPr="00173326" w:rsidDel="00DC444E">
          <w:rPr>
            <w:i/>
            <w:iCs/>
            <w:highlight w:val="yellow"/>
            <w:rPrChange w:id="120" w:author="Hyosub Kim" w:date="2020-08-13T17:07:00Z">
              <w:rPr>
                <w:i/>
                <w:iCs/>
              </w:rPr>
            </w:rPrChange>
          </w:rPr>
          <w:delText xml:space="preserve"> there is another previously published model based on population coding of reaching directions </w:delText>
        </w:r>
        <w:r w:rsidR="00BB3979" w:rsidRPr="00173326" w:rsidDel="00DC444E">
          <w:rPr>
            <w:i/>
            <w:iCs/>
            <w:highlight w:val="yellow"/>
            <w:rPrChange w:id="121" w:author="Hyosub Kim" w:date="2020-08-13T17:07:00Z">
              <w:rPr>
                <w:i/>
                <w:iCs/>
              </w:rPr>
            </w:rPrChange>
          </w:rPr>
          <w:delText>(</w:delText>
        </w:r>
        <w:r w:rsidR="009B1066" w:rsidRPr="00173326" w:rsidDel="00DC444E">
          <w:rPr>
            <w:i/>
            <w:iCs/>
            <w:highlight w:val="yellow"/>
            <w:rPrChange w:id="122" w:author="Hyosub Kim" w:date="2020-08-13T17:07:00Z">
              <w:rPr>
                <w:i/>
                <w:iCs/>
              </w:rPr>
            </w:rPrChange>
          </w:rPr>
          <w:fldChar w:fldCharType="begin"/>
        </w:r>
        <w:r w:rsidR="009B1066" w:rsidRPr="00173326" w:rsidDel="00DC444E">
          <w:rPr>
            <w:i/>
            <w:iCs/>
            <w:highlight w:val="yellow"/>
            <w:rPrChange w:id="123" w:author="Hyosub Kim" w:date="2020-08-13T17:07:00Z">
              <w:rPr>
                <w:i/>
                <w:iCs/>
              </w:rPr>
            </w:rPrChange>
          </w:rPr>
          <w:delInstrText xml:space="preserve"> ADDIN ZOTERO_ITEM CSL_CITATION {"citationID":"33SbjG7h","properties":{"formattedCitation":"(Selvanayagam et al., 2016)","plainCitation":"(Selvanayagam et al., 2016)","noteIndex":0},"citationItems":[{"id":1438,"uris":["http://zotero.org/users/5226272/items/9CEIK8ED"],"uri":["http://zotero.org/users/5226272/items/9CEIK8ED"],"itemData":{"id":1438,"type":"article-journal","container-title":"Medicine &amp; Science in Sports &amp; Exercise","DOI":"10.1249/MSS.0000000000000956","ISSN":"0195-9131","issue":"9","journalAbbreviation":"Medicine &amp; Science in Sports &amp; Exercise","language":"en","page":"1835-1846","source":"DOI.org (Crossref)","title":"Strength Training Biases Goal-Directed Aiming:","title-short":"Strength Training Biases Goal-Directed Aiming","volume":"48","author":[{"family":"Selvanayagam","given":"Victor S."},{"family":"Riek","given":"Stephan"},{"family":"De Rugy","given":"Aymar"},{"family":"Carroll","given":"Timothy J."}],"issued":{"date-parts":[["2016",9]]}}}],"schema":"https://github.com/citation-style-language/schema/raw/master/csl-citation.json"} </w:delInstrText>
        </w:r>
        <w:r w:rsidR="009B1066" w:rsidRPr="00173326" w:rsidDel="00DC444E">
          <w:rPr>
            <w:i/>
            <w:iCs/>
            <w:highlight w:val="yellow"/>
            <w:rPrChange w:id="124" w:author="Hyosub Kim" w:date="2020-08-13T17:07:00Z">
              <w:rPr>
                <w:i/>
                <w:iCs/>
              </w:rPr>
            </w:rPrChange>
          </w:rPr>
          <w:fldChar w:fldCharType="separate"/>
        </w:r>
        <w:r w:rsidR="009B1066" w:rsidRPr="00173326" w:rsidDel="00DC444E">
          <w:rPr>
            <w:i/>
            <w:iCs/>
            <w:highlight w:val="yellow"/>
            <w:rPrChange w:id="125" w:author="Hyosub Kim" w:date="2020-08-13T17:07:00Z">
              <w:rPr>
                <w:i/>
                <w:iCs/>
              </w:rPr>
            </w:rPrChange>
          </w:rPr>
          <w:delText>Selvanayagam et al., 2016)</w:delText>
        </w:r>
        <w:r w:rsidR="009B1066" w:rsidRPr="00173326" w:rsidDel="00DC444E">
          <w:rPr>
            <w:i/>
            <w:iCs/>
            <w:highlight w:val="yellow"/>
            <w:rPrChange w:id="126" w:author="Hyosub Kim" w:date="2020-08-13T17:07:00Z">
              <w:rPr>
                <w:i/>
                <w:iCs/>
              </w:rPr>
            </w:rPrChange>
          </w:rPr>
          <w:fldChar w:fldCharType="end"/>
        </w:r>
        <w:r w:rsidR="00BB3979" w:rsidRPr="00173326" w:rsidDel="00DC444E">
          <w:rPr>
            <w:i/>
            <w:iCs/>
            <w:highlight w:val="yellow"/>
            <w:rPrChange w:id="127" w:author="Hyosub Kim" w:date="2020-08-13T17:07:00Z">
              <w:rPr>
                <w:i/>
                <w:iCs/>
              </w:rPr>
            </w:rPrChange>
          </w:rPr>
          <w:delText xml:space="preserve">, and there are likely other models that have yet to be realized that can explain the use-dependent process more accurately than the ones we are using here. </w:delText>
        </w:r>
        <w:r w:rsidR="009B1066" w:rsidRPr="00173326" w:rsidDel="00DC444E">
          <w:rPr>
            <w:i/>
            <w:iCs/>
            <w:highlight w:val="yellow"/>
            <w:rPrChange w:id="128" w:author="Hyosub Kim" w:date="2020-08-13T17:07:00Z">
              <w:rPr>
                <w:i/>
                <w:iCs/>
              </w:rPr>
            </w:rPrChange>
          </w:rPr>
          <w:delText>Therefore, we do not wish to discount the possibility of different or better models of use-dependent learning, but currently, the simplest explanation for use-dependent learning in walking are these two models.</w:delText>
        </w:r>
        <w:r w:rsidR="009B1066" w:rsidDel="00DC444E">
          <w:rPr>
            <w:i/>
            <w:iCs/>
          </w:rPr>
          <w:delText xml:space="preserve"> </w:delText>
        </w:r>
      </w:del>
    </w:p>
    <w:p w14:paraId="4B1CCCE7" w14:textId="77777777" w:rsidR="00880452" w:rsidRPr="00A5757F" w:rsidRDefault="00880452" w:rsidP="009B1066">
      <w:pPr>
        <w:autoSpaceDE w:val="0"/>
        <w:autoSpaceDN w:val="0"/>
        <w:adjustRightInd w:val="0"/>
      </w:pPr>
    </w:p>
    <w:p w14:paraId="2AEDA332" w14:textId="77777777" w:rsidR="00880452" w:rsidRPr="00707631" w:rsidRDefault="00880452" w:rsidP="008B5B26">
      <w:pPr>
        <w:pStyle w:val="ListParagraph"/>
        <w:numPr>
          <w:ilvl w:val="0"/>
          <w:numId w:val="1"/>
        </w:numPr>
        <w:autoSpaceDE w:val="0"/>
        <w:autoSpaceDN w:val="0"/>
        <w:adjustRightInd w:val="0"/>
        <w:ind w:left="360"/>
      </w:pPr>
      <w:r w:rsidRPr="00707631">
        <w:rPr>
          <w:color w:val="000000"/>
        </w:rPr>
        <w:t>Unclear stability of the model</w:t>
      </w:r>
    </w:p>
    <w:p w14:paraId="799A7081" w14:textId="77777777" w:rsidR="00880452" w:rsidRPr="00A5757F" w:rsidRDefault="00880452" w:rsidP="008B5B26">
      <w:pPr>
        <w:autoSpaceDE w:val="0"/>
        <w:autoSpaceDN w:val="0"/>
        <w:adjustRightInd w:val="0"/>
        <w:ind w:left="360"/>
      </w:pPr>
    </w:p>
    <w:p w14:paraId="34DAFFAC" w14:textId="37F6EEA8" w:rsidR="00880452" w:rsidRPr="000111BF" w:rsidRDefault="000111BF" w:rsidP="008B5B26">
      <w:pPr>
        <w:autoSpaceDE w:val="0"/>
        <w:autoSpaceDN w:val="0"/>
        <w:adjustRightInd w:val="0"/>
        <w:ind w:left="360"/>
        <w:rPr>
          <w:i/>
          <w:iCs/>
        </w:rPr>
      </w:pPr>
      <w:r w:rsidRPr="000111BF">
        <w:rPr>
          <w:i/>
          <w:iCs/>
        </w:rPr>
        <w:t xml:space="preserve">To obtain stable model parameters we bootstrapped parameter values from the acquired dataset </w:t>
      </w:r>
      <w:r w:rsidR="00707631">
        <w:rPr>
          <w:i/>
          <w:iCs/>
        </w:rPr>
        <w:t>1</w:t>
      </w:r>
      <w:r w:rsidRPr="000111BF">
        <w:rPr>
          <w:i/>
          <w:iCs/>
        </w:rPr>
        <w:t>000 times</w:t>
      </w:r>
      <w:r w:rsidR="00707631">
        <w:rPr>
          <w:i/>
          <w:iCs/>
        </w:rPr>
        <w:t>. We explain this fitting process, in the simulations section (</w:t>
      </w:r>
      <w:r w:rsidR="00707631" w:rsidRPr="00EE5D45">
        <w:rPr>
          <w:i/>
          <w:iCs/>
        </w:rPr>
        <w:t>lines</w:t>
      </w:r>
      <w:r w:rsidR="00EE5D45">
        <w:rPr>
          <w:i/>
          <w:iCs/>
        </w:rPr>
        <w:t xml:space="preserve"> 459-461</w:t>
      </w:r>
      <w:r w:rsidR="00707631">
        <w:rPr>
          <w:i/>
          <w:iCs/>
        </w:rPr>
        <w:t xml:space="preserve">). </w:t>
      </w:r>
    </w:p>
    <w:p w14:paraId="508F383C" w14:textId="77777777" w:rsidR="00880452" w:rsidRPr="00A5757F" w:rsidRDefault="00880452" w:rsidP="008B5B26">
      <w:pPr>
        <w:autoSpaceDE w:val="0"/>
        <w:autoSpaceDN w:val="0"/>
        <w:adjustRightInd w:val="0"/>
        <w:ind w:left="360"/>
      </w:pPr>
    </w:p>
    <w:p w14:paraId="216D2BF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This seems arbitrary. Authors should provide a better justification or sensitivity analysis. </w:t>
      </w:r>
    </w:p>
    <w:p w14:paraId="743C7839" w14:textId="77777777" w:rsidR="00880452" w:rsidRPr="00A5757F" w:rsidRDefault="00880452" w:rsidP="008B5B26">
      <w:pPr>
        <w:autoSpaceDE w:val="0"/>
        <w:autoSpaceDN w:val="0"/>
        <w:adjustRightInd w:val="0"/>
        <w:ind w:left="360"/>
      </w:pPr>
    </w:p>
    <w:p w14:paraId="7F183251" w14:textId="55C91B08" w:rsidR="000111BF" w:rsidRDefault="0079661A" w:rsidP="008B5B26">
      <w:pPr>
        <w:autoSpaceDE w:val="0"/>
        <w:autoSpaceDN w:val="0"/>
        <w:adjustRightInd w:val="0"/>
        <w:ind w:left="360"/>
        <w:rPr>
          <w:i/>
          <w:iCs/>
        </w:rPr>
      </w:pPr>
      <w:ins w:id="129" w:author="Hyosub Kim" w:date="2020-08-14T14:21:00Z">
        <w:r>
          <w:rPr>
            <w:i/>
            <w:iCs/>
          </w:rPr>
          <w:lastRenderedPageBreak/>
          <w:t xml:space="preserve">We appreciate the reviewer’s comment and have </w:t>
        </w:r>
      </w:ins>
      <w:ins w:id="130" w:author="Hyosub Kim" w:date="2020-08-14T14:28:00Z">
        <w:r>
          <w:rPr>
            <w:i/>
            <w:iCs/>
          </w:rPr>
          <w:t xml:space="preserve">provided a clearer </w:t>
        </w:r>
      </w:ins>
      <w:ins w:id="131" w:author="Hyosub Kim" w:date="2020-08-14T14:22:00Z">
        <w:r>
          <w:rPr>
            <w:i/>
            <w:iCs/>
          </w:rPr>
          <w:t>justification in the Model Based Methods section (lines 240-244)</w:t>
        </w:r>
        <w:r>
          <w:rPr>
            <w:i/>
            <w:iCs/>
          </w:rPr>
          <w:t xml:space="preserve">. There we </w:t>
        </w:r>
      </w:ins>
      <w:ins w:id="132" w:author="Hyosub Kim" w:date="2020-08-14T14:23:00Z">
        <w:r>
          <w:rPr>
            <w:i/>
            <w:iCs/>
          </w:rPr>
          <w:t xml:space="preserve">provide a rationale for why </w:t>
        </w:r>
      </w:ins>
      <w:ins w:id="133" w:author="Hyosub Kim" w:date="2020-08-14T14:22:00Z">
        <w:r>
          <w:rPr>
            <w:i/>
            <w:iCs/>
          </w:rPr>
          <w:t>we</w:t>
        </w:r>
      </w:ins>
      <w:del w:id="134" w:author="Hyosub Kim" w:date="2020-08-14T14:22:00Z">
        <w:r w:rsidR="000111BF" w:rsidDel="0079661A">
          <w:rPr>
            <w:i/>
            <w:iCs/>
          </w:rPr>
          <w:delText>W</w:delText>
        </w:r>
      </w:del>
      <w:del w:id="135" w:author="Hyosub Kim" w:date="2020-08-14T14:28:00Z">
        <w:r w:rsidR="000111BF" w:rsidDel="0079661A">
          <w:rPr>
            <w:i/>
            <w:iCs/>
          </w:rPr>
          <w:delText>e</w:delText>
        </w:r>
      </w:del>
      <w:r w:rsidR="000111BF">
        <w:rPr>
          <w:i/>
          <w:iCs/>
        </w:rPr>
        <w:t xml:space="preserve"> chose this constraint </w:t>
      </w:r>
      <w:del w:id="136" w:author="Hyosub Kim" w:date="2020-08-14T14:23:00Z">
        <w:r w:rsidR="000111BF" w:rsidDel="0079661A">
          <w:rPr>
            <w:i/>
            <w:iCs/>
          </w:rPr>
          <w:delText xml:space="preserve">because </w:delText>
        </w:r>
      </w:del>
      <w:ins w:id="137" w:author="Hyosub Kim" w:date="2020-08-14T14:23:00Z">
        <w:r>
          <w:rPr>
            <w:i/>
            <w:iCs/>
          </w:rPr>
          <w:t>and</w:t>
        </w:r>
        <w:r>
          <w:rPr>
            <w:i/>
            <w:iCs/>
          </w:rPr>
          <w:t xml:space="preserve"> </w:t>
        </w:r>
      </w:ins>
      <w:r w:rsidR="000111BF">
        <w:rPr>
          <w:i/>
          <w:iCs/>
        </w:rPr>
        <w:t xml:space="preserve">the </w:t>
      </w:r>
      <w:ins w:id="138" w:author="Hyosub Kim" w:date="2020-08-14T14:23:00Z">
        <w:r>
          <w:rPr>
            <w:i/>
            <w:iCs/>
          </w:rPr>
          <w:t xml:space="preserve">empirical evidence </w:t>
        </w:r>
      </w:ins>
      <w:ins w:id="139" w:author="Hyosub Kim" w:date="2020-08-14T14:24:00Z">
        <w:r>
          <w:rPr>
            <w:i/>
            <w:iCs/>
          </w:rPr>
          <w:t xml:space="preserve">for a slower </w:t>
        </w:r>
      </w:ins>
      <w:r w:rsidR="000111BF">
        <w:rPr>
          <w:i/>
          <w:iCs/>
        </w:rPr>
        <w:t xml:space="preserve">use-dependent </w:t>
      </w:r>
      <w:ins w:id="140" w:author="Hyosub Kim" w:date="2020-08-14T14:24:00Z">
        <w:r>
          <w:rPr>
            <w:i/>
            <w:iCs/>
          </w:rPr>
          <w:t xml:space="preserve">learning rate than </w:t>
        </w:r>
      </w:ins>
      <w:del w:id="141" w:author="Hyosub Kim" w:date="2020-08-14T14:24:00Z">
        <w:r w:rsidR="000111BF" w:rsidDel="0079661A">
          <w:rPr>
            <w:i/>
            <w:iCs/>
          </w:rPr>
          <w:delText xml:space="preserve">and </w:delText>
        </w:r>
      </w:del>
      <w:r w:rsidR="000111BF">
        <w:rPr>
          <w:i/>
          <w:iCs/>
        </w:rPr>
        <w:t xml:space="preserve">strategic learning </w:t>
      </w:r>
      <w:del w:id="142" w:author="Hyosub Kim" w:date="2020-08-14T14:24:00Z">
        <w:r w:rsidR="000111BF" w:rsidDel="0079661A">
          <w:rPr>
            <w:i/>
            <w:iCs/>
          </w:rPr>
          <w:delText xml:space="preserve">rates </w:delText>
        </w:r>
      </w:del>
      <w:r w:rsidR="000111BF">
        <w:rPr>
          <w:i/>
          <w:iCs/>
        </w:rPr>
        <w:t>(F and C, respectively)</w:t>
      </w:r>
      <w:del w:id="143" w:author="Hyosub Kim" w:date="2020-08-14T14:24:00Z">
        <w:r w:rsidR="00707631" w:rsidDel="0079661A">
          <w:rPr>
            <w:i/>
            <w:iCs/>
          </w:rPr>
          <w:delText xml:space="preserve"> are</w:delText>
        </w:r>
        <w:r w:rsidR="000111BF" w:rsidDel="0079661A">
          <w:rPr>
            <w:i/>
            <w:iCs/>
          </w:rPr>
          <w:delText xml:space="preserve"> different</w:delText>
        </w:r>
      </w:del>
      <w:r w:rsidR="000111BF">
        <w:rPr>
          <w:i/>
          <w:iCs/>
        </w:rPr>
        <w:t xml:space="preserve">. </w:t>
      </w:r>
      <w:ins w:id="144" w:author="Hyosub Kim" w:date="2020-08-14T14:24:00Z">
        <w:r>
          <w:rPr>
            <w:i/>
            <w:iCs/>
          </w:rPr>
          <w:t xml:space="preserve">Briefly, </w:t>
        </w:r>
      </w:ins>
      <w:del w:id="145" w:author="Hyosub Kim" w:date="2020-08-14T14:24:00Z">
        <w:r w:rsidR="000D4B99" w:rsidDel="0079661A">
          <w:rPr>
            <w:i/>
            <w:iCs/>
          </w:rPr>
          <w:delText>A</w:delText>
        </w:r>
      </w:del>
      <w:del w:id="146" w:author="Hyosub Kim" w:date="2020-08-14T14:25:00Z">
        <w:r w:rsidR="000D4B99" w:rsidDel="0079661A">
          <w:rPr>
            <w:i/>
            <w:iCs/>
          </w:rPr>
          <w:delText xml:space="preserve">s </w:delText>
        </w:r>
      </w:del>
      <w:ins w:id="147" w:author="Hyosub Kim" w:date="2020-08-14T14:25:00Z">
        <w:r>
          <w:rPr>
            <w:i/>
            <w:iCs/>
          </w:rPr>
          <w:t xml:space="preserve">Taylor and </w:t>
        </w:r>
        <w:proofErr w:type="spellStart"/>
        <w:r>
          <w:rPr>
            <w:i/>
            <w:iCs/>
          </w:rPr>
          <w:t>Ivry</w:t>
        </w:r>
        <w:proofErr w:type="spellEnd"/>
        <w:r>
          <w:rPr>
            <w:i/>
            <w:iCs/>
          </w:rPr>
          <w:t xml:space="preserve"> (2011) showed that </w:t>
        </w:r>
      </w:ins>
      <w:r w:rsidR="000D4B99">
        <w:rPr>
          <w:i/>
          <w:iCs/>
        </w:rPr>
        <w:t>humans can quickly adjust strategic aiming</w:t>
      </w:r>
      <w:del w:id="148" w:author="Hyosub Kim" w:date="2020-08-14T14:26:00Z">
        <w:r w:rsidR="000D4B99" w:rsidDel="0079661A">
          <w:rPr>
            <w:i/>
            <w:iCs/>
          </w:rPr>
          <w:delText xml:space="preserve"> </w:delText>
        </w:r>
        <w:r w:rsidR="000D4B99" w:rsidDel="0079661A">
          <w:rPr>
            <w:i/>
            <w:iCs/>
          </w:rPr>
          <w:fldChar w:fldCharType="begin"/>
        </w:r>
        <w:r w:rsidR="000D4B99" w:rsidDel="0079661A">
          <w:rPr>
            <w:i/>
            <w:iCs/>
          </w:rPr>
          <w:delInstrText xml:space="preserve"> ADDIN ZOTERO_ITEM CSL_CITATION {"citationID":"MjTRq1mp","properties":{"formattedCitation":"(Bond and Taylor, 2015)","plainCitation":"(Bond and Taylor, 2015)","noteIndex":0},"citationItems":[{"id":1351,"uris":["http://zotero.org/users/5226272/items/KWB3RC3X"],"uri":["http://zotero.org/users/5226272/items/KWB3RC3X"],"itemData":{"id":1351,"type":"article-journal","abstract":"There is mounting evidence for the idea that performance in a visuomotor rotation task can be supported by both implicit and explicit forms of learning. The implicit component of learning has been well characterized in previous experiments and is thought to arise from the adaptation of an internal model driven by sensorimotor prediction errors. However, the role of explicit learning is less clear, and previous investigations aimed at characterizing the explicit component have relied on indirect measures such as dual-task manipulations, posttests, and descriptive computational models. To address this problem, we developed a new method for directly assaying explicit learning by having participants verbally report their intended aiming direction on each trial. While our previous research employing this method has demonstrated the possibility of measuring explicit learning over the course of training, it was only tested over a limited scope of manipulations common to visuomotor rotation tasks. In the present study, we sought to better characterize explicit and implicit learning over a wider range of task conditions. We tested how explicit and implicit learning change as a function of the specific visual landmarks used to probe explicit learning, the number of training targets, and the size of the rotation. We found that explicit learning was remarkably flexible, responding appropriately to task demands. In contrast, implicit learning was strikingly rigid, with each task condition producing a similar degree of implicit learning. These results suggest that explicit learning is a fundamental component of motor learning and has been overlooked or conflated in previous visuomotor tasks.","container-title":"Journal of Neurophysiology","DOI":"10.1152/jn.00009.2015","ISSN":"0022-3077","issue":"10","journalAbbreviation":"J Neurophysiol","page":"3836-3849","source":"physiology.org (Atypon)","title":"Flexible explicit but rigid implicit learning in a visuomotor adaptation task","volume":"113","author":[{"family":"Bond","given":"Krista M."},{"family":"Taylor","given":"Jordan A."}],"issued":{"date-parts":[["2015",4,8]]}}}],"schema":"https://github.com/citation-style-language/schema/raw/master/csl-citation.json"} </w:delInstrText>
        </w:r>
        <w:r w:rsidR="000D4B99" w:rsidDel="0079661A">
          <w:rPr>
            <w:i/>
            <w:iCs/>
          </w:rPr>
          <w:fldChar w:fldCharType="separate"/>
        </w:r>
        <w:r w:rsidR="000D4B99" w:rsidRPr="000D4B99" w:rsidDel="0079661A">
          <w:delText>(Bond and Taylor, 2015)</w:delText>
        </w:r>
        <w:r w:rsidR="000D4B99" w:rsidDel="0079661A">
          <w:rPr>
            <w:i/>
            <w:iCs/>
          </w:rPr>
          <w:fldChar w:fldCharType="end"/>
        </w:r>
      </w:del>
      <w:r w:rsidR="000D4B99">
        <w:rPr>
          <w:i/>
          <w:iCs/>
        </w:rPr>
        <w:t>,</w:t>
      </w:r>
      <w:ins w:id="149" w:author="Hyosub Kim" w:date="2020-08-14T14:26:00Z">
        <w:r>
          <w:rPr>
            <w:i/>
            <w:iCs/>
          </w:rPr>
          <w:t xml:space="preserve"> and </w:t>
        </w:r>
      </w:ins>
      <w:ins w:id="150" w:author="Hyosub Kim" w:date="2020-08-14T14:28:00Z">
        <w:r>
          <w:rPr>
            <w:i/>
            <w:iCs/>
          </w:rPr>
          <w:t xml:space="preserve">can </w:t>
        </w:r>
      </w:ins>
      <w:ins w:id="151" w:author="Hyosub Kim" w:date="2020-08-14T14:26:00Z">
        <w:r>
          <w:rPr>
            <w:i/>
            <w:iCs/>
          </w:rPr>
          <w:t xml:space="preserve">reach learning rates that are </w:t>
        </w:r>
      </w:ins>
      <w:ins w:id="152" w:author="Hyosub Kim" w:date="2020-08-14T14:28:00Z">
        <w:r>
          <w:rPr>
            <w:i/>
            <w:iCs/>
          </w:rPr>
          <w:t xml:space="preserve">even </w:t>
        </w:r>
      </w:ins>
      <w:ins w:id="153" w:author="Hyosub Kim" w:date="2020-08-14T14:26:00Z">
        <w:r>
          <w:rPr>
            <w:i/>
            <w:iCs/>
          </w:rPr>
          <w:t>close to 1.</w:t>
        </w:r>
      </w:ins>
      <w:r w:rsidR="000D4B99">
        <w:rPr>
          <w:i/>
          <w:iCs/>
        </w:rPr>
        <w:t xml:space="preserve"> </w:t>
      </w:r>
      <w:del w:id="154" w:author="Hyosub Kim" w:date="2020-08-14T14:26:00Z">
        <w:r w:rsidR="000D4B99" w:rsidDel="0079661A">
          <w:rPr>
            <w:i/>
            <w:iCs/>
          </w:rPr>
          <w:delText xml:space="preserve">we reasoned that </w:delText>
        </w:r>
        <w:r w:rsidR="00707631" w:rsidDel="0079661A">
          <w:rPr>
            <w:i/>
            <w:iCs/>
          </w:rPr>
          <w:delText>the strategic</w:delText>
        </w:r>
        <w:r w:rsidR="000D4B99" w:rsidDel="0079661A">
          <w:rPr>
            <w:i/>
            <w:iCs/>
          </w:rPr>
          <w:delText xml:space="preserve"> learning rate (C) must be </w:delText>
        </w:r>
      </w:del>
      <w:del w:id="155" w:author="Hyosub Kim" w:date="2020-08-14T14:25:00Z">
        <w:r w:rsidR="000D4B99" w:rsidDel="0079661A">
          <w:rPr>
            <w:i/>
            <w:iCs/>
          </w:rPr>
          <w:delText>high</w:delText>
        </w:r>
        <w:r w:rsidR="00707631" w:rsidDel="0079661A">
          <w:rPr>
            <w:i/>
            <w:iCs/>
          </w:rPr>
          <w:delText xml:space="preserve"> or close to 1</w:delText>
        </w:r>
        <w:r w:rsidR="000D4B99" w:rsidDel="0079661A">
          <w:rPr>
            <w:i/>
            <w:iCs/>
          </w:rPr>
          <w:delText>.</w:delText>
        </w:r>
      </w:del>
      <w:del w:id="156" w:author="Hyosub Kim" w:date="2020-08-14T14:26:00Z">
        <w:r w:rsidR="000D4B99" w:rsidDel="0079661A">
          <w:rPr>
            <w:i/>
            <w:iCs/>
          </w:rPr>
          <w:delText xml:space="preserve"> </w:delText>
        </w:r>
      </w:del>
      <w:ins w:id="157" w:author="Hyosub Kim" w:date="2020-08-14T14:26:00Z">
        <w:r>
          <w:rPr>
            <w:i/>
            <w:iCs/>
          </w:rPr>
          <w:t xml:space="preserve">Given that strategic aiming is </w:t>
        </w:r>
      </w:ins>
      <w:del w:id="158" w:author="Hyosub Kim" w:date="2020-08-14T14:26:00Z">
        <w:r w:rsidR="000D4B99" w:rsidDel="0079661A">
          <w:rPr>
            <w:i/>
            <w:iCs/>
          </w:rPr>
          <w:delText>M</w:delText>
        </w:r>
      </w:del>
      <w:ins w:id="159" w:author="Hyosub Kim" w:date="2020-08-14T14:26:00Z">
        <w:r>
          <w:rPr>
            <w:i/>
            <w:iCs/>
          </w:rPr>
          <w:t>m</w:t>
        </w:r>
      </w:ins>
      <w:r w:rsidR="000D4B99">
        <w:rPr>
          <w:i/>
          <w:iCs/>
        </w:rPr>
        <w:t xml:space="preserve">uch </w:t>
      </w:r>
      <w:del w:id="160" w:author="Hyosub Kim" w:date="2020-08-14T14:26:00Z">
        <w:r w:rsidR="000D4B99" w:rsidDel="0079661A">
          <w:rPr>
            <w:i/>
            <w:iCs/>
          </w:rPr>
          <w:delText xml:space="preserve">higher </w:delText>
        </w:r>
      </w:del>
      <w:ins w:id="161" w:author="Hyosub Kim" w:date="2020-08-14T14:26:00Z">
        <w:r>
          <w:rPr>
            <w:i/>
            <w:iCs/>
          </w:rPr>
          <w:t>faster</w:t>
        </w:r>
        <w:r>
          <w:rPr>
            <w:i/>
            <w:iCs/>
          </w:rPr>
          <w:t xml:space="preserve"> </w:t>
        </w:r>
      </w:ins>
      <w:del w:id="162" w:author="Hyosub Kim" w:date="2020-08-14T14:26:00Z">
        <w:r w:rsidR="000D4B99" w:rsidDel="0079661A">
          <w:rPr>
            <w:i/>
            <w:iCs/>
          </w:rPr>
          <w:delText xml:space="preserve">even </w:delText>
        </w:r>
      </w:del>
      <w:r w:rsidR="000D4B99">
        <w:rPr>
          <w:i/>
          <w:iCs/>
        </w:rPr>
        <w:t xml:space="preserve">than </w:t>
      </w:r>
      <w:del w:id="163" w:author="Hyosub Kim" w:date="2020-08-14T14:26:00Z">
        <w:r w:rsidR="000D4B99" w:rsidDel="0079661A">
          <w:rPr>
            <w:i/>
            <w:iCs/>
          </w:rPr>
          <w:delText>the error-based</w:delText>
        </w:r>
      </w:del>
      <w:ins w:id="164" w:author="Hyosub Kim" w:date="2020-08-14T14:26:00Z">
        <w:r>
          <w:rPr>
            <w:i/>
            <w:iCs/>
          </w:rPr>
          <w:t>implicit adaptation, which ty</w:t>
        </w:r>
      </w:ins>
      <w:ins w:id="165" w:author="Hyosub Kim" w:date="2020-08-14T14:27:00Z">
        <w:r>
          <w:rPr>
            <w:i/>
            <w:iCs/>
          </w:rPr>
          <w:t>pically has estimated</w:t>
        </w:r>
      </w:ins>
      <w:r w:rsidR="000D4B99">
        <w:rPr>
          <w:i/>
          <w:iCs/>
        </w:rPr>
        <w:t xml:space="preserve"> learning rate</w:t>
      </w:r>
      <w:ins w:id="166" w:author="Hyosub Kim" w:date="2020-08-14T14:27:00Z">
        <w:r>
          <w:rPr>
            <w:i/>
            <w:iCs/>
          </w:rPr>
          <w:t>s</w:t>
        </w:r>
      </w:ins>
      <w:r w:rsidR="000D4B99">
        <w:rPr>
          <w:i/>
          <w:iCs/>
        </w:rPr>
        <w:t xml:space="preserve"> </w:t>
      </w:r>
      <w:ins w:id="167" w:author="Hyosub Kim" w:date="2020-08-14T14:27:00Z">
        <w:r>
          <w:rPr>
            <w:i/>
            <w:iCs/>
          </w:rPr>
          <w:t xml:space="preserve">between 0.10-0.30, </w:t>
        </w:r>
      </w:ins>
      <w:del w:id="168" w:author="Hyosub Kim" w:date="2020-08-14T14:27:00Z">
        <w:r w:rsidR="000D4B99" w:rsidDel="0079661A">
          <w:rPr>
            <w:i/>
            <w:iCs/>
          </w:rPr>
          <w:delText xml:space="preserve">(B = 0.10) </w:delText>
        </w:r>
        <w:r w:rsidR="00707631" w:rsidDel="0079661A">
          <w:rPr>
            <w:i/>
            <w:iCs/>
          </w:rPr>
          <w:delText>from</w:delText>
        </w:r>
        <w:r w:rsidR="000D4B99" w:rsidDel="0079661A">
          <w:rPr>
            <w:i/>
            <w:iCs/>
          </w:rPr>
          <w:delText xml:space="preserve"> the</w:delText>
        </w:r>
      </w:del>
      <w:ins w:id="169" w:author="Hyosub Kim" w:date="2020-08-14T14:27:00Z">
        <w:r>
          <w:rPr>
            <w:i/>
            <w:iCs/>
          </w:rPr>
          <w:t>and that</w:t>
        </w:r>
      </w:ins>
      <w:del w:id="170" w:author="Hyosub Kim" w:date="2020-08-14T14:29:00Z">
        <w:r w:rsidR="000D4B99" w:rsidDel="0079661A">
          <w:rPr>
            <w:i/>
            <w:iCs/>
          </w:rPr>
          <w:delText xml:space="preserve"> </w:delText>
        </w:r>
      </w:del>
      <w:del w:id="171" w:author="Hyosub Kim" w:date="2020-08-14T14:28:00Z">
        <w:r w:rsidR="000D4B99" w:rsidDel="0079661A">
          <w:rPr>
            <w:i/>
            <w:iCs/>
          </w:rPr>
          <w:delText xml:space="preserve">Diedrichsen et al. 2010 </w:delText>
        </w:r>
      </w:del>
      <w:del w:id="172" w:author="Hyosub Kim" w:date="2020-08-14T14:27:00Z">
        <w:r w:rsidR="000D4B99" w:rsidDel="0079661A">
          <w:rPr>
            <w:i/>
            <w:iCs/>
          </w:rPr>
          <w:delText>model which was based on force field adaptation</w:delText>
        </w:r>
      </w:del>
      <w:ins w:id="173" w:author="Hyosub Kim" w:date="2020-08-14T14:27:00Z">
        <w:r>
          <w:rPr>
            <w:i/>
            <w:iCs/>
          </w:rPr>
          <w:t xml:space="preserve"> implicit adaptation </w:t>
        </w:r>
      </w:ins>
      <w:ins w:id="174" w:author="Hyosub Kim" w:date="2020-08-14T14:29:00Z">
        <w:r>
          <w:rPr>
            <w:i/>
            <w:iCs/>
          </w:rPr>
          <w:t>is</w:t>
        </w:r>
      </w:ins>
      <w:ins w:id="175" w:author="Hyosub Kim" w:date="2020-08-14T14:27:00Z">
        <w:r>
          <w:rPr>
            <w:i/>
            <w:iCs/>
          </w:rPr>
          <w:t xml:space="preserve"> much faster than use-dependent learning</w:t>
        </w:r>
      </w:ins>
      <w:ins w:id="176" w:author="Hyosub Kim" w:date="2020-08-14T14:29:00Z">
        <w:r>
          <w:rPr>
            <w:i/>
            <w:iCs/>
          </w:rPr>
          <w:t xml:space="preserve"> (</w:t>
        </w:r>
      </w:ins>
      <w:ins w:id="177" w:author="Hyosub Kim" w:date="2020-08-14T14:31:00Z">
        <w:r w:rsidR="003E7AF8">
          <w:rPr>
            <w:i/>
            <w:iCs/>
          </w:rPr>
          <w:t xml:space="preserve">somewhere on the order of 0.05, </w:t>
        </w:r>
      </w:ins>
      <w:ins w:id="178" w:author="Hyosub Kim" w:date="2020-08-14T14:29:00Z">
        <w:r>
          <w:rPr>
            <w:i/>
            <w:iCs/>
          </w:rPr>
          <w:t xml:space="preserve">as shown in </w:t>
        </w:r>
        <w:proofErr w:type="spellStart"/>
        <w:r>
          <w:rPr>
            <w:i/>
            <w:iCs/>
          </w:rPr>
          <w:t>Diedrichsen</w:t>
        </w:r>
        <w:proofErr w:type="spellEnd"/>
        <w:r>
          <w:rPr>
            <w:i/>
            <w:iCs/>
          </w:rPr>
          <w:t xml:space="preserve"> et al. 2010</w:t>
        </w:r>
        <w:r>
          <w:rPr>
            <w:i/>
            <w:iCs/>
          </w:rPr>
          <w:t>), we reasoned that strategy must be many times faster than use-dependent learning</w:t>
        </w:r>
      </w:ins>
      <w:r w:rsidR="000D4B99">
        <w:rPr>
          <w:i/>
          <w:iCs/>
        </w:rPr>
        <w:t xml:space="preserve">. </w:t>
      </w:r>
      <w:commentRangeStart w:id="179"/>
      <w:ins w:id="180" w:author="Hyosub Kim" w:date="2020-08-14T14:32:00Z">
        <w:r w:rsidR="003E7AF8">
          <w:rPr>
            <w:i/>
            <w:iCs/>
          </w:rPr>
          <w:t xml:space="preserve">We also note that removing this constraint does not qualitatively change the quality of fits or </w:t>
        </w:r>
      </w:ins>
      <w:ins w:id="181" w:author="Hyosub Kim" w:date="2020-08-14T14:33:00Z">
        <w:r w:rsidR="003E7AF8">
          <w:rPr>
            <w:i/>
            <w:iCs/>
          </w:rPr>
          <w:t xml:space="preserve">relationships between the learning rates, in terms of strategy being much faster than use-dependent learning. </w:t>
        </w:r>
      </w:ins>
      <w:del w:id="182" w:author="Hyosub Kim" w:date="2020-08-14T14:30:00Z">
        <w:r w:rsidR="000D4B99" w:rsidDel="0079661A">
          <w:rPr>
            <w:i/>
            <w:iCs/>
          </w:rPr>
          <w:delText xml:space="preserve">On the other hand, use-dependent learning is not as flexible. It can be conceptualized as a slow implicit learning process in the context of the current registered report and in Diedrichsen et al. 2010 where the learning rate was quite slow (F = 0.038). Given </w:delText>
        </w:r>
        <w:r w:rsidR="007539F9" w:rsidDel="0079661A">
          <w:rPr>
            <w:i/>
            <w:iCs/>
          </w:rPr>
          <w:delText xml:space="preserve">that the use-dependent learning rate is slow, and </w:delText>
        </w:r>
        <w:r w:rsidR="000D4B99" w:rsidDel="0079661A">
          <w:rPr>
            <w:i/>
            <w:iCs/>
          </w:rPr>
          <w:delText xml:space="preserve">the fact that we </w:delText>
        </w:r>
        <w:r w:rsidR="006A252F" w:rsidDel="0079661A">
          <w:rPr>
            <w:i/>
            <w:iCs/>
          </w:rPr>
          <w:delText>replaced the error-based learning of the Diedrichsen model with a strategic component (see R</w:delText>
        </w:r>
        <w:r w:rsidR="007539F9" w:rsidDel="0079661A">
          <w:rPr>
            <w:i/>
            <w:iCs/>
          </w:rPr>
          <w:delText>2</w:delText>
        </w:r>
        <w:r w:rsidR="006A252F" w:rsidDel="0079661A">
          <w:rPr>
            <w:i/>
            <w:iCs/>
          </w:rPr>
          <w:delText xml:space="preserve"> comment #</w:delText>
        </w:r>
        <w:r w:rsidR="007539F9" w:rsidDel="0079661A">
          <w:rPr>
            <w:i/>
            <w:iCs/>
          </w:rPr>
          <w:delText>2</w:delText>
        </w:r>
        <w:r w:rsidR="006A252F" w:rsidDel="0079661A">
          <w:rPr>
            <w:i/>
            <w:iCs/>
          </w:rPr>
          <w:delText xml:space="preserve">), we reasoned that the strategic learning rate </w:delText>
        </w:r>
        <w:r w:rsidR="006A252F" w:rsidDel="003E7AF8">
          <w:rPr>
            <w:i/>
            <w:iCs/>
          </w:rPr>
          <w:delText xml:space="preserve">must be at least 5x faster (if not more) than the use-dependent learning rate. We </w:delText>
        </w:r>
        <w:r w:rsidR="007539F9" w:rsidDel="003E7AF8">
          <w:rPr>
            <w:i/>
            <w:iCs/>
          </w:rPr>
          <w:delText xml:space="preserve">provide a more refined version of this </w:delText>
        </w:r>
      </w:del>
      <w:del w:id="183" w:author="Hyosub Kim" w:date="2020-08-14T14:22:00Z">
        <w:r w:rsidR="007539F9" w:rsidDel="0079661A">
          <w:rPr>
            <w:i/>
            <w:iCs/>
          </w:rPr>
          <w:delText>justification in the Model Based Methods section (lines</w:delText>
        </w:r>
        <w:r w:rsidR="00540798" w:rsidDel="0079661A">
          <w:rPr>
            <w:i/>
            <w:iCs/>
          </w:rPr>
          <w:delText xml:space="preserve"> 240-244</w:delText>
        </w:r>
        <w:r w:rsidR="007539F9" w:rsidDel="0079661A">
          <w:rPr>
            <w:i/>
            <w:iCs/>
          </w:rPr>
          <w:delText>)</w:delText>
        </w:r>
      </w:del>
      <w:commentRangeEnd w:id="179"/>
      <w:r w:rsidR="003E7AF8">
        <w:rPr>
          <w:rStyle w:val="CommentReference"/>
        </w:rPr>
        <w:commentReference w:id="179"/>
      </w:r>
    </w:p>
    <w:p w14:paraId="3913CBD2" w14:textId="77777777" w:rsidR="00982556" w:rsidRPr="00A5757F" w:rsidRDefault="00982556" w:rsidP="006A252F">
      <w:pPr>
        <w:autoSpaceDE w:val="0"/>
        <w:autoSpaceDN w:val="0"/>
        <w:adjustRightInd w:val="0"/>
      </w:pPr>
    </w:p>
    <w:p w14:paraId="21B98EB2" w14:textId="77777777" w:rsidR="00880452" w:rsidRPr="00A5757F" w:rsidRDefault="00880452" w:rsidP="008B5B26">
      <w:pPr>
        <w:pStyle w:val="ListParagraph"/>
        <w:numPr>
          <w:ilvl w:val="0"/>
          <w:numId w:val="1"/>
        </w:numPr>
        <w:autoSpaceDE w:val="0"/>
        <w:autoSpaceDN w:val="0"/>
        <w:adjustRightInd w:val="0"/>
        <w:ind w:left="360"/>
      </w:pPr>
      <w:r w:rsidRPr="00AC6CF5">
        <w:rPr>
          <w:color w:val="000000"/>
        </w:rPr>
        <w:t>Authors should reformulate this equation such that it only depends on the prior and likelihood variances</w:t>
      </w:r>
      <w:r w:rsidRPr="00A5757F">
        <w:rPr>
          <w:color w:val="000000"/>
        </w:rPr>
        <w:t>. This will make it easier for the reader to relate to prior maximum likelihood frameworks such as the paper by Ernst and Banks (for example). More importantly, how is target location and motor output related?</w:t>
      </w:r>
    </w:p>
    <w:p w14:paraId="66A3F47D" w14:textId="77777777" w:rsidR="00880452" w:rsidRPr="00A5757F" w:rsidRDefault="00880452" w:rsidP="008B5B26">
      <w:pPr>
        <w:autoSpaceDE w:val="0"/>
        <w:autoSpaceDN w:val="0"/>
        <w:adjustRightInd w:val="0"/>
        <w:ind w:left="360"/>
      </w:pPr>
    </w:p>
    <w:p w14:paraId="6837ED59" w14:textId="46638C66" w:rsidR="00AC6CF5" w:rsidRDefault="007539F9" w:rsidP="008B5B26">
      <w:pPr>
        <w:autoSpaceDE w:val="0"/>
        <w:autoSpaceDN w:val="0"/>
        <w:adjustRightInd w:val="0"/>
        <w:ind w:left="360"/>
        <w:rPr>
          <w:i/>
          <w:iCs/>
        </w:rPr>
      </w:pPr>
      <w:r>
        <w:rPr>
          <w:i/>
          <w:iCs/>
        </w:rPr>
        <w:t>We now reformulate equation 6 as noted by the reviewer (line</w:t>
      </w:r>
      <w:r w:rsidR="00540798">
        <w:rPr>
          <w:i/>
          <w:iCs/>
        </w:rPr>
        <w:t xml:space="preserve"> 256</w:t>
      </w:r>
      <w:r>
        <w:rPr>
          <w:i/>
          <w:iCs/>
        </w:rPr>
        <w:t xml:space="preserve">). We also remove the equation for the </w:t>
      </w:r>
      <w:r w:rsidR="00AC6CF5">
        <w:rPr>
          <w:i/>
          <w:iCs/>
        </w:rPr>
        <w:t xml:space="preserve">posterior variance as this is now incorporated into equation 6. </w:t>
      </w:r>
    </w:p>
    <w:p w14:paraId="49D22083" w14:textId="77777777" w:rsidR="00AC6CF5" w:rsidRDefault="00AC6CF5" w:rsidP="008B5B26">
      <w:pPr>
        <w:autoSpaceDE w:val="0"/>
        <w:autoSpaceDN w:val="0"/>
        <w:adjustRightInd w:val="0"/>
        <w:ind w:left="360"/>
        <w:rPr>
          <w:i/>
          <w:iCs/>
        </w:rPr>
      </w:pPr>
    </w:p>
    <w:p w14:paraId="3AE75799" w14:textId="3BCE4A1D" w:rsidR="00880452" w:rsidRPr="0093049E" w:rsidRDefault="00AC6CF5" w:rsidP="008B5B26">
      <w:pPr>
        <w:autoSpaceDE w:val="0"/>
        <w:autoSpaceDN w:val="0"/>
        <w:adjustRightInd w:val="0"/>
        <w:ind w:left="360"/>
        <w:rPr>
          <w:i/>
          <w:iCs/>
        </w:rPr>
      </w:pPr>
      <w:r>
        <w:rPr>
          <w:i/>
          <w:iCs/>
        </w:rPr>
        <w:t xml:space="preserve">In the Adaptive Bayesian model, we assume that the maximum a posteriori (MAP) estimate represents the brain’s estimate of the target location. We assume that the motor output is a direct readout of </w:t>
      </w:r>
      <w:del w:id="184" w:author="Hyosub Kim" w:date="2020-08-13T16:41:00Z">
        <w:r w:rsidDel="000F3A36">
          <w:rPr>
            <w:i/>
            <w:iCs/>
          </w:rPr>
          <w:delText>the target location</w:delText>
        </w:r>
      </w:del>
      <w:ins w:id="185" w:author="Hyosub Kim" w:date="2020-08-13T16:41:00Z">
        <w:r w:rsidR="000F3A36">
          <w:rPr>
            <w:i/>
            <w:iCs/>
          </w:rPr>
          <w:t>this estimate</w:t>
        </w:r>
      </w:ins>
      <w:r>
        <w:rPr>
          <w:i/>
          <w:iCs/>
        </w:rPr>
        <w:t xml:space="preserve"> as </w:t>
      </w:r>
      <w:r w:rsidRPr="00FE11B4">
        <w:rPr>
          <w:i/>
          <w:iCs/>
        </w:rPr>
        <w:t xml:space="preserve">in </w:t>
      </w:r>
      <w:r w:rsidRPr="00FE11B4">
        <w:rPr>
          <w:i/>
          <w:iCs/>
        </w:rPr>
        <w:fldChar w:fldCharType="begin"/>
      </w:r>
      <w:r w:rsidRPr="00FE11B4">
        <w:rPr>
          <w:i/>
          <w:iCs/>
        </w:rPr>
        <w:instrText xml:space="preserve"> ADDIN ZOTERO_ITEM CSL_CITATION {"citationID":"I4RuXlHA","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Pr="00FE11B4">
        <w:rPr>
          <w:i/>
          <w:iCs/>
        </w:rPr>
        <w:fldChar w:fldCharType="separate"/>
      </w:r>
      <w:r w:rsidRPr="00FE11B4">
        <w:rPr>
          <w:i/>
          <w:iCs/>
        </w:rPr>
        <w:t>Verstynen and Sabes, 2011</w:t>
      </w:r>
      <w:r w:rsidRPr="00FE11B4">
        <w:rPr>
          <w:i/>
          <w:iCs/>
        </w:rPr>
        <w:fldChar w:fldCharType="end"/>
      </w:r>
      <w:r>
        <w:rPr>
          <w:i/>
          <w:iCs/>
        </w:rPr>
        <w:t>. We describe this assumption in the Model Based Methods section (lines</w:t>
      </w:r>
      <w:r w:rsidR="00BA4765">
        <w:rPr>
          <w:i/>
          <w:iCs/>
        </w:rPr>
        <w:t xml:space="preserve"> 253-255</w:t>
      </w:r>
      <w:r>
        <w:rPr>
          <w:i/>
          <w:iCs/>
        </w:rPr>
        <w:t>)</w:t>
      </w:r>
      <w:r w:rsidR="00BA4765">
        <w:rPr>
          <w:i/>
          <w:iCs/>
        </w:rPr>
        <w:t>.</w:t>
      </w:r>
    </w:p>
    <w:p w14:paraId="5818498B" w14:textId="77777777" w:rsidR="00880452" w:rsidRPr="00A5757F" w:rsidRDefault="00880452" w:rsidP="008B5B26">
      <w:pPr>
        <w:autoSpaceDE w:val="0"/>
        <w:autoSpaceDN w:val="0"/>
        <w:adjustRightInd w:val="0"/>
        <w:ind w:left="360"/>
      </w:pPr>
    </w:p>
    <w:p w14:paraId="36CA45D8" w14:textId="5F15E02E" w:rsidR="00880452" w:rsidRPr="00AC6CF5" w:rsidRDefault="00880452" w:rsidP="008B5B26">
      <w:pPr>
        <w:pStyle w:val="ListParagraph"/>
        <w:numPr>
          <w:ilvl w:val="0"/>
          <w:numId w:val="1"/>
        </w:numPr>
        <w:autoSpaceDE w:val="0"/>
        <w:autoSpaceDN w:val="0"/>
        <w:adjustRightInd w:val="0"/>
        <w:ind w:left="360"/>
      </w:pPr>
      <w:r w:rsidRPr="00AC6CF5">
        <w:rPr>
          <w:color w:val="000000"/>
        </w:rPr>
        <w:t xml:space="preserve">This is unclear. </w:t>
      </w:r>
    </w:p>
    <w:p w14:paraId="65462C2F" w14:textId="6BA69621" w:rsidR="00B22FAD" w:rsidRDefault="00B22FAD" w:rsidP="00B22FAD">
      <w:pPr>
        <w:autoSpaceDE w:val="0"/>
        <w:autoSpaceDN w:val="0"/>
        <w:adjustRightInd w:val="0"/>
      </w:pPr>
    </w:p>
    <w:p w14:paraId="70DA52AB" w14:textId="5B0A671F" w:rsidR="00375209" w:rsidRPr="00375209" w:rsidRDefault="007539F9" w:rsidP="00375209">
      <w:pPr>
        <w:autoSpaceDE w:val="0"/>
        <w:autoSpaceDN w:val="0"/>
        <w:adjustRightInd w:val="0"/>
        <w:ind w:left="360"/>
        <w:rPr>
          <w:i/>
          <w:iCs/>
        </w:rPr>
      </w:pPr>
      <w:r>
        <w:rPr>
          <w:i/>
          <w:iCs/>
        </w:rPr>
        <w:t xml:space="preserve">Please see </w:t>
      </w:r>
      <w:r w:rsidR="00BA4765">
        <w:rPr>
          <w:i/>
          <w:iCs/>
        </w:rPr>
        <w:t xml:space="preserve">the first part of </w:t>
      </w:r>
      <w:r>
        <w:rPr>
          <w:i/>
          <w:iCs/>
        </w:rPr>
        <w:t xml:space="preserve">our response to R1 comment #13. </w:t>
      </w:r>
    </w:p>
    <w:p w14:paraId="04C321FB" w14:textId="77777777" w:rsidR="00B22FAD" w:rsidRPr="00A5757F" w:rsidRDefault="00B22FAD" w:rsidP="00B22FAD">
      <w:pPr>
        <w:autoSpaceDE w:val="0"/>
        <w:autoSpaceDN w:val="0"/>
        <w:adjustRightInd w:val="0"/>
      </w:pPr>
    </w:p>
    <w:p w14:paraId="08E63BF9" w14:textId="77777777" w:rsidR="00880452" w:rsidRPr="00B91BC2" w:rsidRDefault="00880452" w:rsidP="008B5B26">
      <w:pPr>
        <w:pStyle w:val="ListParagraph"/>
        <w:numPr>
          <w:ilvl w:val="0"/>
          <w:numId w:val="1"/>
        </w:numPr>
        <w:autoSpaceDE w:val="0"/>
        <w:autoSpaceDN w:val="0"/>
        <w:adjustRightInd w:val="0"/>
        <w:ind w:left="360"/>
      </w:pPr>
      <w:r w:rsidRPr="00B91BC2">
        <w:rPr>
          <w:color w:val="000000"/>
        </w:rPr>
        <w:t xml:space="preserve">Is the likelihood variance the same during the learning and washout period? If so, authors need to justify why given that the sensory information is quite distinct during these two experimental periods. </w:t>
      </w:r>
    </w:p>
    <w:p w14:paraId="03978465" w14:textId="1FDE3437" w:rsidR="00880452" w:rsidRPr="00A5757F" w:rsidDel="0036464B" w:rsidRDefault="00880452" w:rsidP="008B5B26">
      <w:pPr>
        <w:autoSpaceDE w:val="0"/>
        <w:autoSpaceDN w:val="0"/>
        <w:adjustRightInd w:val="0"/>
        <w:ind w:left="360"/>
        <w:rPr>
          <w:del w:id="186" w:author="Hyosub Kim" w:date="2020-08-13T17:17:00Z"/>
        </w:rPr>
      </w:pPr>
    </w:p>
    <w:p w14:paraId="1C0FDF6E" w14:textId="77777777" w:rsidR="0036464B" w:rsidRPr="004241E9" w:rsidRDefault="00AC6CF5" w:rsidP="0036464B">
      <w:pPr>
        <w:autoSpaceDE w:val="0"/>
        <w:autoSpaceDN w:val="0"/>
        <w:adjustRightInd w:val="0"/>
        <w:ind w:left="360"/>
        <w:rPr>
          <w:ins w:id="187" w:author="Hyosub Kim" w:date="2020-08-13T17:42:00Z"/>
        </w:rPr>
      </w:pPr>
      <w:del w:id="188" w:author="Hyosub Kim" w:date="2020-08-13T17:17:00Z">
        <w:r w:rsidRPr="004241E9" w:rsidDel="0036464B">
          <w:rPr>
            <w:i/>
            <w:iCs/>
          </w:rPr>
          <w:delText>The reviewer brings up a necessary point of clarification</w:delText>
        </w:r>
      </w:del>
    </w:p>
    <w:p w14:paraId="38F1CF42" w14:textId="3CE75A39" w:rsidR="004241E9" w:rsidRPr="004241E9" w:rsidRDefault="0036464B" w:rsidP="004241E9">
      <w:pPr>
        <w:autoSpaceDE w:val="0"/>
        <w:autoSpaceDN w:val="0"/>
        <w:adjustRightInd w:val="0"/>
        <w:ind w:left="360"/>
        <w:rPr>
          <w:moveTo w:id="189" w:author="Hyosub Kim" w:date="2020-08-13T17:55:00Z"/>
          <w:i/>
          <w:iCs/>
        </w:rPr>
      </w:pPr>
      <w:ins w:id="190" w:author="Hyosub Kim" w:date="2020-08-13T17:42:00Z">
        <w:r w:rsidRPr="004241E9">
          <w:rPr>
            <w:i/>
            <w:iCs/>
            <w:rPrChange w:id="191" w:author="Hyosub Kim" w:date="2020-08-13T17:58:00Z">
              <w:rPr>
                <w:i/>
                <w:iCs/>
                <w:highlight w:val="yellow"/>
              </w:rPr>
            </w:rPrChange>
          </w:rPr>
          <w:t>We thank the reviewer for this comment</w:t>
        </w:r>
      </w:ins>
      <w:del w:id="192" w:author="Hyosub Kim" w:date="2020-08-13T17:17:00Z">
        <w:r w:rsidR="00AC6CF5" w:rsidRPr="004241E9" w:rsidDel="0036464B">
          <w:rPr>
            <w:i/>
            <w:iCs/>
          </w:rPr>
          <w:delText>.</w:delText>
        </w:r>
      </w:del>
      <w:ins w:id="193" w:author="Hyosub Kim" w:date="2020-08-13T17:17:00Z">
        <w:r w:rsidRPr="004241E9">
          <w:rPr>
            <w:i/>
            <w:iCs/>
            <w:rPrChange w:id="194" w:author="Hyosub Kim" w:date="2020-08-13T17:58:00Z">
              <w:rPr>
                <w:i/>
                <w:iCs/>
                <w:highlight w:val="yellow"/>
              </w:rPr>
            </w:rPrChange>
          </w:rPr>
          <w:t xml:space="preserve"> regarding the likelihood function</w:t>
        </w:r>
      </w:ins>
      <w:ins w:id="195" w:author="Hyosub Kim" w:date="2020-08-13T17:51:00Z">
        <w:r w:rsidR="0048214B" w:rsidRPr="004241E9">
          <w:rPr>
            <w:i/>
            <w:iCs/>
            <w:rPrChange w:id="196" w:author="Hyosub Kim" w:date="2020-08-13T17:58:00Z">
              <w:rPr>
                <w:i/>
                <w:iCs/>
                <w:highlight w:val="yellow"/>
              </w:rPr>
            </w:rPrChange>
          </w:rPr>
          <w:t>,</w:t>
        </w:r>
      </w:ins>
      <w:ins w:id="197" w:author="Hyosub Kim" w:date="2020-08-13T17:19:00Z">
        <w:r w:rsidRPr="004241E9">
          <w:rPr>
            <w:i/>
            <w:iCs/>
            <w:rPrChange w:id="198" w:author="Hyosub Kim" w:date="2020-08-13T17:58:00Z">
              <w:rPr>
                <w:i/>
                <w:iCs/>
                <w:highlight w:val="yellow"/>
              </w:rPr>
            </w:rPrChange>
          </w:rPr>
          <w:t xml:space="preserve"> </w:t>
        </w:r>
      </w:ins>
      <w:ins w:id="199" w:author="Hyosub Kim" w:date="2020-08-13T17:42:00Z">
        <w:r w:rsidRPr="004241E9">
          <w:rPr>
            <w:i/>
            <w:iCs/>
            <w:rPrChange w:id="200" w:author="Hyosub Kim" w:date="2020-08-13T17:58:00Z">
              <w:rPr>
                <w:i/>
                <w:iCs/>
                <w:highlight w:val="yellow"/>
              </w:rPr>
            </w:rPrChange>
          </w:rPr>
          <w:t>a</w:t>
        </w:r>
      </w:ins>
      <w:ins w:id="201" w:author="Hyosub Kim" w:date="2020-08-13T17:51:00Z">
        <w:r w:rsidR="0048214B" w:rsidRPr="004241E9">
          <w:rPr>
            <w:i/>
            <w:iCs/>
            <w:rPrChange w:id="202" w:author="Hyosub Kim" w:date="2020-08-13T17:58:00Z">
              <w:rPr>
                <w:i/>
                <w:iCs/>
                <w:highlight w:val="yellow"/>
              </w:rPr>
            </w:rPrChange>
          </w:rPr>
          <w:t>nd</w:t>
        </w:r>
      </w:ins>
      <w:ins w:id="203" w:author="Hyosub Kim" w:date="2020-08-13T17:42:00Z">
        <w:r w:rsidRPr="004241E9">
          <w:rPr>
            <w:i/>
            <w:iCs/>
            <w:rPrChange w:id="204" w:author="Hyosub Kim" w:date="2020-08-13T17:58:00Z">
              <w:rPr>
                <w:i/>
                <w:iCs/>
                <w:highlight w:val="yellow"/>
              </w:rPr>
            </w:rPrChange>
          </w:rPr>
          <w:t xml:space="preserve"> we </w:t>
        </w:r>
      </w:ins>
      <w:ins w:id="205" w:author="Hyosub Kim" w:date="2020-08-13T17:19:00Z">
        <w:r w:rsidRPr="004241E9">
          <w:rPr>
            <w:i/>
            <w:iCs/>
            <w:rPrChange w:id="206" w:author="Hyosub Kim" w:date="2020-08-13T17:58:00Z">
              <w:rPr>
                <w:i/>
                <w:iCs/>
                <w:highlight w:val="yellow"/>
              </w:rPr>
            </w:rPrChange>
          </w:rPr>
          <w:t xml:space="preserve">have </w:t>
        </w:r>
      </w:ins>
      <w:ins w:id="207" w:author="Hyosub Kim" w:date="2020-08-13T17:42:00Z">
        <w:r w:rsidRPr="004241E9">
          <w:rPr>
            <w:i/>
            <w:iCs/>
            <w:rPrChange w:id="208" w:author="Hyosub Kim" w:date="2020-08-13T17:58:00Z">
              <w:rPr>
                <w:i/>
                <w:iCs/>
                <w:highlight w:val="yellow"/>
              </w:rPr>
            </w:rPrChange>
          </w:rPr>
          <w:t xml:space="preserve">now </w:t>
        </w:r>
      </w:ins>
      <w:ins w:id="209" w:author="Hyosub Kim" w:date="2020-08-13T17:19:00Z">
        <w:r w:rsidRPr="004241E9">
          <w:rPr>
            <w:i/>
            <w:iCs/>
            <w:rPrChange w:id="210" w:author="Hyosub Kim" w:date="2020-08-13T17:58:00Z">
              <w:rPr>
                <w:i/>
                <w:iCs/>
                <w:highlight w:val="yellow"/>
              </w:rPr>
            </w:rPrChange>
          </w:rPr>
          <w:t>added a justification in the main text</w:t>
        </w:r>
      </w:ins>
      <w:ins w:id="211" w:author="Hyosub Kim" w:date="2020-08-13T17:18:00Z">
        <w:r w:rsidRPr="004241E9">
          <w:rPr>
            <w:i/>
            <w:iCs/>
            <w:rPrChange w:id="212" w:author="Hyosub Kim" w:date="2020-08-13T17:58:00Z">
              <w:rPr>
                <w:i/>
                <w:iCs/>
                <w:highlight w:val="yellow"/>
              </w:rPr>
            </w:rPrChange>
          </w:rPr>
          <w:t xml:space="preserve">. </w:t>
        </w:r>
      </w:ins>
      <w:ins w:id="213" w:author="Hyosub Kim" w:date="2020-08-13T17:19:00Z">
        <w:r w:rsidRPr="004241E9">
          <w:rPr>
            <w:i/>
            <w:iCs/>
            <w:rPrChange w:id="214" w:author="Hyosub Kim" w:date="2020-08-13T17:58:00Z">
              <w:rPr>
                <w:i/>
                <w:iCs/>
                <w:highlight w:val="yellow"/>
              </w:rPr>
            </w:rPrChange>
          </w:rPr>
          <w:t>To summarize, a</w:t>
        </w:r>
      </w:ins>
      <w:ins w:id="215" w:author="Hyosub Kim" w:date="2020-08-13T17:18:00Z">
        <w:r w:rsidRPr="004241E9">
          <w:rPr>
            <w:i/>
            <w:iCs/>
            <w:rPrChange w:id="216" w:author="Hyosub Kim" w:date="2020-08-13T17:58:00Z">
              <w:rPr>
                <w:i/>
                <w:iCs/>
                <w:highlight w:val="yellow"/>
              </w:rPr>
            </w:rPrChange>
          </w:rPr>
          <w:t>s</w:t>
        </w:r>
      </w:ins>
      <w:del w:id="217" w:author="Hyosub Kim" w:date="2020-08-13T17:17:00Z">
        <w:r w:rsidR="00AC6CF5" w:rsidRPr="004241E9" w:rsidDel="0036464B">
          <w:rPr>
            <w:i/>
            <w:iCs/>
          </w:rPr>
          <w:delText xml:space="preserve"> </w:delText>
        </w:r>
      </w:del>
      <w:del w:id="218" w:author="Hyosub Kim" w:date="2020-08-13T17:18:00Z">
        <w:r w:rsidR="00AC6CF5" w:rsidRPr="004241E9" w:rsidDel="0036464B">
          <w:rPr>
            <w:i/>
            <w:iCs/>
          </w:rPr>
          <w:delText>T</w:delText>
        </w:r>
      </w:del>
      <w:ins w:id="219" w:author="Hyosub Kim" w:date="2020-08-13T17:18:00Z">
        <w:r w:rsidRPr="004241E9">
          <w:rPr>
            <w:i/>
            <w:iCs/>
            <w:rPrChange w:id="220" w:author="Hyosub Kim" w:date="2020-08-13T17:58:00Z">
              <w:rPr>
                <w:i/>
                <w:iCs/>
                <w:highlight w:val="yellow"/>
              </w:rPr>
            </w:rPrChange>
          </w:rPr>
          <w:t xml:space="preserve"> t</w:t>
        </w:r>
      </w:ins>
      <w:r w:rsidR="00AC6CF5" w:rsidRPr="004241E9">
        <w:rPr>
          <w:i/>
          <w:iCs/>
        </w:rPr>
        <w:t>he</w:t>
      </w:r>
      <w:ins w:id="221" w:author="Hyosub Kim" w:date="2020-08-13T17:51:00Z">
        <w:r w:rsidR="0048214B" w:rsidRPr="004241E9">
          <w:rPr>
            <w:i/>
            <w:iCs/>
            <w:rPrChange w:id="222" w:author="Hyosub Kim" w:date="2020-08-13T17:58:00Z">
              <w:rPr>
                <w:i/>
                <w:iCs/>
                <w:highlight w:val="yellow"/>
              </w:rPr>
            </w:rPrChange>
          </w:rPr>
          <w:t xml:space="preserve"> likelihood function represents the sensory estimate of where to step, </w:t>
        </w:r>
      </w:ins>
      <w:ins w:id="223" w:author="Hyosub Kim" w:date="2020-08-13T17:52:00Z">
        <w:r w:rsidR="0048214B" w:rsidRPr="004241E9">
          <w:rPr>
            <w:i/>
            <w:iCs/>
            <w:rPrChange w:id="224" w:author="Hyosub Kim" w:date="2020-08-13T17:58:00Z">
              <w:rPr>
                <w:i/>
                <w:iCs/>
                <w:highlight w:val="yellow"/>
              </w:rPr>
            </w:rPrChange>
          </w:rPr>
          <w:t xml:space="preserve">this is based on the visual target information provided during Learning. </w:t>
        </w:r>
      </w:ins>
      <w:ins w:id="225" w:author="Hyosub Kim" w:date="2020-08-13T17:53:00Z">
        <w:r w:rsidR="0048214B" w:rsidRPr="004241E9">
          <w:rPr>
            <w:i/>
            <w:iCs/>
            <w:rPrChange w:id="226" w:author="Hyosub Kim" w:date="2020-08-13T17:58:00Z">
              <w:rPr>
                <w:i/>
                <w:iCs/>
                <w:highlight w:val="yellow"/>
              </w:rPr>
            </w:rPrChange>
          </w:rPr>
          <w:t>During washout, there is no visual target provided, instead, the</w:t>
        </w:r>
      </w:ins>
      <w:r w:rsidR="00AC6CF5" w:rsidRPr="004241E9">
        <w:rPr>
          <w:i/>
          <w:iCs/>
        </w:rPr>
        <w:t xml:space="preserve"> </w:t>
      </w:r>
      <w:ins w:id="227" w:author="Hyosub Kim" w:date="2020-08-13T17:43:00Z">
        <w:r w:rsidR="0048214B" w:rsidRPr="004241E9">
          <w:rPr>
            <w:i/>
            <w:iCs/>
            <w:rPrChange w:id="228" w:author="Hyosub Kim" w:date="2020-08-13T17:58:00Z">
              <w:rPr>
                <w:i/>
                <w:iCs/>
                <w:highlight w:val="yellow"/>
              </w:rPr>
            </w:rPrChange>
          </w:rPr>
          <w:t>“</w:t>
        </w:r>
      </w:ins>
      <w:ins w:id="229" w:author="Hyosub Kim" w:date="2020-08-13T17:20:00Z">
        <w:r w:rsidRPr="004241E9">
          <w:rPr>
            <w:i/>
            <w:iCs/>
            <w:rPrChange w:id="230" w:author="Hyosub Kim" w:date="2020-08-13T17:58:00Z">
              <w:rPr>
                <w:i/>
                <w:iCs/>
                <w:highlight w:val="yellow"/>
              </w:rPr>
            </w:rPrChange>
          </w:rPr>
          <w:t>target</w:t>
        </w:r>
      </w:ins>
      <w:ins w:id="231" w:author="Hyosub Kim" w:date="2020-08-13T17:43:00Z">
        <w:r w:rsidR="0048214B" w:rsidRPr="004241E9">
          <w:rPr>
            <w:i/>
            <w:iCs/>
            <w:rPrChange w:id="232" w:author="Hyosub Kim" w:date="2020-08-13T17:58:00Z">
              <w:rPr>
                <w:i/>
                <w:iCs/>
                <w:highlight w:val="yellow"/>
              </w:rPr>
            </w:rPrChange>
          </w:rPr>
          <w:t>”</w:t>
        </w:r>
      </w:ins>
      <w:ins w:id="233" w:author="Hyosub Kim" w:date="2020-08-13T17:20:00Z">
        <w:r w:rsidRPr="004241E9">
          <w:rPr>
            <w:i/>
            <w:iCs/>
            <w:rPrChange w:id="234" w:author="Hyosub Kim" w:date="2020-08-13T17:58:00Z">
              <w:rPr>
                <w:i/>
                <w:iCs/>
                <w:highlight w:val="yellow"/>
              </w:rPr>
            </w:rPrChange>
          </w:rPr>
          <w:t xml:space="preserve"> </w:t>
        </w:r>
      </w:ins>
      <w:ins w:id="235" w:author="Hyosub Kim" w:date="2020-08-13T17:42:00Z">
        <w:r w:rsidR="0048214B" w:rsidRPr="004241E9">
          <w:rPr>
            <w:i/>
            <w:iCs/>
            <w:rPrChange w:id="236" w:author="Hyosub Kim" w:date="2020-08-13T17:58:00Z">
              <w:rPr>
                <w:i/>
                <w:iCs/>
                <w:highlight w:val="yellow"/>
              </w:rPr>
            </w:rPrChange>
          </w:rPr>
          <w:t>s</w:t>
        </w:r>
      </w:ins>
      <w:ins w:id="237" w:author="Hyosub Kim" w:date="2020-08-13T17:43:00Z">
        <w:r w:rsidR="0048214B" w:rsidRPr="004241E9">
          <w:rPr>
            <w:i/>
            <w:iCs/>
            <w:rPrChange w:id="238" w:author="Hyosub Kim" w:date="2020-08-13T17:58:00Z">
              <w:rPr>
                <w:i/>
                <w:iCs/>
                <w:highlight w:val="yellow"/>
              </w:rPr>
            </w:rPrChange>
          </w:rPr>
          <w:t xml:space="preserve">tep length </w:t>
        </w:r>
      </w:ins>
      <w:ins w:id="239" w:author="Hyosub Kim" w:date="2020-08-13T17:20:00Z">
        <w:r w:rsidRPr="004241E9">
          <w:rPr>
            <w:i/>
            <w:iCs/>
            <w:rPrChange w:id="240" w:author="Hyosub Kim" w:date="2020-08-13T17:58:00Z">
              <w:rPr>
                <w:i/>
                <w:iCs/>
                <w:highlight w:val="yellow"/>
              </w:rPr>
            </w:rPrChange>
          </w:rPr>
          <w:t xml:space="preserve">is </w:t>
        </w:r>
      </w:ins>
      <w:ins w:id="241" w:author="Hyosub Kim" w:date="2020-08-14T14:34:00Z">
        <w:r w:rsidR="00BE185F">
          <w:rPr>
            <w:i/>
            <w:iCs/>
          </w:rPr>
          <w:t xml:space="preserve">the return to </w:t>
        </w:r>
      </w:ins>
      <w:ins w:id="242" w:author="Hyosub Kim" w:date="2020-08-13T17:53:00Z">
        <w:r w:rsidR="0048214B" w:rsidRPr="004241E9">
          <w:rPr>
            <w:i/>
            <w:iCs/>
            <w:rPrChange w:id="243" w:author="Hyosub Kim" w:date="2020-08-13T17:58:00Z">
              <w:rPr>
                <w:i/>
                <w:iCs/>
                <w:highlight w:val="yellow"/>
              </w:rPr>
            </w:rPrChange>
          </w:rPr>
          <w:t xml:space="preserve">normal walking (i.e., </w:t>
        </w:r>
      </w:ins>
      <w:ins w:id="244" w:author="Hyosub Kim" w:date="2020-08-13T17:20:00Z">
        <w:r w:rsidRPr="004241E9">
          <w:rPr>
            <w:i/>
            <w:iCs/>
            <w:rPrChange w:id="245" w:author="Hyosub Kim" w:date="2020-08-13T17:58:00Z">
              <w:rPr>
                <w:i/>
                <w:iCs/>
                <w:highlight w:val="yellow"/>
              </w:rPr>
            </w:rPrChange>
          </w:rPr>
          <w:t>baseline</w:t>
        </w:r>
      </w:ins>
      <w:ins w:id="246" w:author="Hyosub Kim" w:date="2020-08-13T17:43:00Z">
        <w:r w:rsidR="0048214B" w:rsidRPr="004241E9">
          <w:rPr>
            <w:i/>
            <w:iCs/>
            <w:rPrChange w:id="247" w:author="Hyosub Kim" w:date="2020-08-13T17:58:00Z">
              <w:rPr>
                <w:i/>
                <w:iCs/>
                <w:highlight w:val="yellow"/>
              </w:rPr>
            </w:rPrChange>
          </w:rPr>
          <w:t xml:space="preserve"> (a)symmetry</w:t>
        </w:r>
      </w:ins>
      <w:ins w:id="248" w:author="Hyosub Kim" w:date="2020-08-13T17:53:00Z">
        <w:r w:rsidR="0048214B" w:rsidRPr="004241E9">
          <w:rPr>
            <w:i/>
            <w:iCs/>
            <w:rPrChange w:id="249" w:author="Hyosub Kim" w:date="2020-08-13T17:58:00Z">
              <w:rPr>
                <w:i/>
                <w:iCs/>
                <w:highlight w:val="yellow"/>
              </w:rPr>
            </w:rPrChange>
          </w:rPr>
          <w:t>).</w:t>
        </w:r>
        <w:r w:rsidR="004241E9" w:rsidRPr="004241E9">
          <w:rPr>
            <w:i/>
            <w:iCs/>
            <w:rPrChange w:id="250" w:author="Hyosub Kim" w:date="2020-08-13T17:58:00Z">
              <w:rPr>
                <w:i/>
                <w:iCs/>
                <w:highlight w:val="yellow"/>
              </w:rPr>
            </w:rPrChange>
          </w:rPr>
          <w:t xml:space="preserve"> While it would be p</w:t>
        </w:r>
      </w:ins>
      <w:ins w:id="251" w:author="Hyosub Kim" w:date="2020-08-13T17:54:00Z">
        <w:r w:rsidR="004241E9" w:rsidRPr="004241E9">
          <w:rPr>
            <w:i/>
            <w:iCs/>
            <w:rPrChange w:id="252" w:author="Hyosub Kim" w:date="2020-08-13T17:58:00Z">
              <w:rPr>
                <w:i/>
                <w:iCs/>
                <w:highlight w:val="yellow"/>
              </w:rPr>
            </w:rPrChange>
          </w:rPr>
          <w:t xml:space="preserve">ossible to fit two separate likelihoods to the different conditions, parsimony dictates that only one likelihood function is necessary if we assume that </w:t>
        </w:r>
      </w:ins>
      <w:ins w:id="253" w:author="Hyosub Kim" w:date="2020-08-13T17:55:00Z">
        <w:r w:rsidR="004241E9" w:rsidRPr="004241E9">
          <w:rPr>
            <w:i/>
            <w:iCs/>
            <w:rPrChange w:id="254" w:author="Hyosub Kim" w:date="2020-08-13T17:58:00Z">
              <w:rPr>
                <w:i/>
                <w:iCs/>
                <w:highlight w:val="yellow"/>
              </w:rPr>
            </w:rPrChange>
          </w:rPr>
          <w:t xml:space="preserve">sensory </w:t>
        </w:r>
      </w:ins>
      <w:ins w:id="255" w:author="Hyosub Kim" w:date="2020-08-13T17:54:00Z">
        <w:r w:rsidR="004241E9" w:rsidRPr="004241E9">
          <w:rPr>
            <w:i/>
            <w:iCs/>
            <w:rPrChange w:id="256" w:author="Hyosub Kim" w:date="2020-08-13T17:58:00Z">
              <w:rPr>
                <w:i/>
                <w:iCs/>
                <w:highlight w:val="yellow"/>
              </w:rPr>
            </w:rPrChange>
          </w:rPr>
          <w:t xml:space="preserve">uncertainty around </w:t>
        </w:r>
      </w:ins>
      <w:ins w:id="257" w:author="Hyosub Kim" w:date="2020-08-13T17:55:00Z">
        <w:r w:rsidR="004241E9" w:rsidRPr="004241E9">
          <w:rPr>
            <w:i/>
            <w:iCs/>
            <w:rPrChange w:id="258" w:author="Hyosub Kim" w:date="2020-08-13T17:58:00Z">
              <w:rPr>
                <w:i/>
                <w:iCs/>
                <w:highlight w:val="yellow"/>
              </w:rPr>
            </w:rPrChange>
          </w:rPr>
          <w:t xml:space="preserve">target step lengths is the same during both conditions. </w:t>
        </w:r>
      </w:ins>
      <w:ins w:id="259" w:author="Hyosub Kim" w:date="2020-08-14T14:36:00Z">
        <w:r w:rsidR="00BE185F">
          <w:rPr>
            <w:i/>
            <w:iCs/>
          </w:rPr>
          <w:t xml:space="preserve">(We note here that if we had asked participants to do anything other than return to normal walking during the washout, we would want to fit separate likelihoods). </w:t>
        </w:r>
      </w:ins>
      <w:ins w:id="260" w:author="Hyosub Kim" w:date="2020-08-13T17:56:00Z">
        <w:r w:rsidR="004241E9" w:rsidRPr="004241E9">
          <w:rPr>
            <w:i/>
            <w:iCs/>
            <w:rPrChange w:id="261" w:author="Hyosub Kim" w:date="2020-08-13T17:58:00Z">
              <w:rPr>
                <w:i/>
                <w:iCs/>
                <w:highlight w:val="yellow"/>
              </w:rPr>
            </w:rPrChange>
          </w:rPr>
          <w:t>Given that the tar</w:t>
        </w:r>
      </w:ins>
      <w:ins w:id="262" w:author="Hyosub Kim" w:date="2020-08-13T17:57:00Z">
        <w:r w:rsidR="004241E9" w:rsidRPr="004241E9">
          <w:rPr>
            <w:i/>
            <w:iCs/>
            <w:rPrChange w:id="263" w:author="Hyosub Kim" w:date="2020-08-13T17:58:00Z">
              <w:rPr>
                <w:i/>
                <w:iCs/>
                <w:highlight w:val="yellow"/>
              </w:rPr>
            </w:rPrChange>
          </w:rPr>
          <w:t>get step length is their usual walking pattern, w</w:t>
        </w:r>
      </w:ins>
      <w:ins w:id="264" w:author="Hyosub Kim" w:date="2020-08-13T17:55:00Z">
        <w:r w:rsidR="004241E9" w:rsidRPr="004241E9">
          <w:rPr>
            <w:i/>
            <w:iCs/>
            <w:rPrChange w:id="265" w:author="Hyosub Kim" w:date="2020-08-13T17:58:00Z">
              <w:rPr>
                <w:i/>
                <w:iCs/>
                <w:highlight w:val="yellow"/>
              </w:rPr>
            </w:rPrChange>
          </w:rPr>
          <w:t>e believe this assumption is justified</w:t>
        </w:r>
      </w:ins>
      <w:ins w:id="266" w:author="Hyosub Kim" w:date="2020-08-13T17:57:00Z">
        <w:r w:rsidR="004241E9" w:rsidRPr="004241E9">
          <w:rPr>
            <w:i/>
            <w:iCs/>
            <w:rPrChange w:id="267" w:author="Hyosub Kim" w:date="2020-08-13T17:58:00Z">
              <w:rPr>
                <w:i/>
                <w:iCs/>
                <w:highlight w:val="yellow"/>
              </w:rPr>
            </w:rPrChange>
          </w:rPr>
          <w:t>. Put another way,</w:t>
        </w:r>
      </w:ins>
      <w:ins w:id="268" w:author="Hyosub Kim" w:date="2020-08-13T17:56:00Z">
        <w:r w:rsidR="004241E9" w:rsidRPr="004241E9">
          <w:rPr>
            <w:i/>
            <w:iCs/>
            <w:rPrChange w:id="269" w:author="Hyosub Kim" w:date="2020-08-13T17:58:00Z">
              <w:rPr>
                <w:i/>
                <w:iCs/>
                <w:highlight w:val="yellow"/>
              </w:rPr>
            </w:rPrChange>
          </w:rPr>
          <w:t xml:space="preserve"> </w:t>
        </w:r>
      </w:ins>
      <w:moveToRangeStart w:id="270" w:author="Hyosub Kim" w:date="2020-08-13T17:55:00Z" w:name="move48233754"/>
      <w:moveTo w:id="271" w:author="Hyosub Kim" w:date="2020-08-13T17:55:00Z">
        <w:del w:id="272" w:author="Hyosub Kim" w:date="2020-08-13T17:55:00Z">
          <w:r w:rsidR="004241E9" w:rsidRPr="004241E9" w:rsidDel="004241E9">
            <w:rPr>
              <w:i/>
              <w:iCs/>
              <w:rPrChange w:id="273" w:author="Hyosub Kim" w:date="2020-08-13T17:58:00Z">
                <w:rPr>
                  <w:i/>
                  <w:iCs/>
                  <w:highlight w:val="yellow"/>
                </w:rPr>
              </w:rPrChange>
            </w:rPr>
            <w:delText xml:space="preserve">For </w:delText>
          </w:r>
        </w:del>
        <w:del w:id="274" w:author="Hyosub Kim" w:date="2020-08-13T17:56:00Z">
          <w:r w:rsidR="004241E9" w:rsidRPr="004241E9" w:rsidDel="004241E9">
            <w:rPr>
              <w:i/>
              <w:iCs/>
              <w:rPrChange w:id="275" w:author="Hyosub Kim" w:date="2020-08-13T17:58:00Z">
                <w:rPr>
                  <w:i/>
                  <w:iCs/>
                  <w:highlight w:val="yellow"/>
                </w:rPr>
              </w:rPrChange>
            </w:rPr>
            <w:delText xml:space="preserve">example, </w:delText>
          </w:r>
        </w:del>
        <w:r w:rsidR="004241E9" w:rsidRPr="004241E9">
          <w:rPr>
            <w:i/>
            <w:iCs/>
            <w:rPrChange w:id="276" w:author="Hyosub Kim" w:date="2020-08-13T17:58:00Z">
              <w:rPr>
                <w:i/>
                <w:iCs/>
                <w:highlight w:val="yellow"/>
              </w:rPr>
            </w:rPrChange>
          </w:rPr>
          <w:t xml:space="preserve">if the participants were able to </w:t>
        </w:r>
        <w:del w:id="277" w:author="Hyosub Kim" w:date="2020-08-14T14:35:00Z">
          <w:r w:rsidR="004241E9" w:rsidRPr="004241E9" w:rsidDel="00BE185F">
            <w:rPr>
              <w:i/>
              <w:iCs/>
              <w:rPrChange w:id="278" w:author="Hyosub Kim" w:date="2020-08-13T17:58:00Z">
                <w:rPr>
                  <w:i/>
                  <w:iCs/>
                  <w:highlight w:val="yellow"/>
                </w:rPr>
              </w:rPrChange>
            </w:rPr>
            <w:delText>visualize the targets</w:delText>
          </w:r>
        </w:del>
      </w:moveTo>
      <w:ins w:id="279" w:author="Hyosub Kim" w:date="2020-08-14T14:35:00Z">
        <w:r w:rsidR="00BE185F">
          <w:rPr>
            <w:i/>
            <w:iCs/>
          </w:rPr>
          <w:t>see the baseline target lines</w:t>
        </w:r>
      </w:ins>
      <w:moveTo w:id="280" w:author="Hyosub Kim" w:date="2020-08-13T17:55:00Z">
        <w:r w:rsidR="004241E9" w:rsidRPr="004241E9">
          <w:rPr>
            <w:i/>
            <w:iCs/>
            <w:rPrChange w:id="281" w:author="Hyosub Kim" w:date="2020-08-13T17:58:00Z">
              <w:rPr>
                <w:i/>
                <w:iCs/>
                <w:highlight w:val="yellow"/>
              </w:rPr>
            </w:rPrChange>
          </w:rPr>
          <w:t xml:space="preserve"> on the screen during the Washout phase (without the feedback of their step lengths) we would not expect behavior to be different </w:t>
        </w:r>
        <w:del w:id="282" w:author="Hyosub Kim" w:date="2020-08-13T17:57:00Z">
          <w:r w:rsidR="004241E9" w:rsidRPr="004241E9" w:rsidDel="004241E9">
            <w:rPr>
              <w:i/>
              <w:iCs/>
              <w:rPrChange w:id="283" w:author="Hyosub Kim" w:date="2020-08-13T17:58:00Z">
                <w:rPr>
                  <w:i/>
                  <w:iCs/>
                  <w:highlight w:val="yellow"/>
                </w:rPr>
              </w:rPrChange>
            </w:rPr>
            <w:delText>than if the</w:delText>
          </w:r>
        </w:del>
      </w:moveTo>
      <w:ins w:id="284" w:author="Hyosub Kim" w:date="2020-08-13T17:57:00Z">
        <w:r w:rsidR="004241E9" w:rsidRPr="004241E9">
          <w:rPr>
            <w:i/>
            <w:iCs/>
            <w:rPrChange w:id="285" w:author="Hyosub Kim" w:date="2020-08-13T17:58:00Z">
              <w:rPr>
                <w:i/>
                <w:iCs/>
                <w:highlight w:val="yellow"/>
              </w:rPr>
            </w:rPrChange>
          </w:rPr>
          <w:t>as compared to a condition in which the</w:t>
        </w:r>
      </w:ins>
      <w:moveTo w:id="286" w:author="Hyosub Kim" w:date="2020-08-13T17:55:00Z">
        <w:r w:rsidR="004241E9" w:rsidRPr="004241E9">
          <w:rPr>
            <w:i/>
            <w:iCs/>
            <w:rPrChange w:id="287" w:author="Hyosub Kim" w:date="2020-08-13T17:58:00Z">
              <w:rPr>
                <w:i/>
                <w:iCs/>
                <w:highlight w:val="yellow"/>
              </w:rPr>
            </w:rPrChange>
          </w:rPr>
          <w:t xml:space="preserve"> visual targets were not </w:t>
        </w:r>
        <w:del w:id="288" w:author="Hyosub Kim" w:date="2020-08-13T17:57:00Z">
          <w:r w:rsidR="004241E9" w:rsidRPr="004241E9" w:rsidDel="004241E9">
            <w:rPr>
              <w:i/>
              <w:iCs/>
              <w:rPrChange w:id="289" w:author="Hyosub Kim" w:date="2020-08-13T17:58:00Z">
                <w:rPr>
                  <w:i/>
                  <w:iCs/>
                  <w:highlight w:val="yellow"/>
                </w:rPr>
              </w:rPrChange>
            </w:rPr>
            <w:delText>seen on the screen</w:delText>
          </w:r>
        </w:del>
      </w:moveTo>
      <w:ins w:id="290" w:author="Hyosub Kim" w:date="2020-08-13T17:57:00Z">
        <w:r w:rsidR="004241E9" w:rsidRPr="004241E9">
          <w:rPr>
            <w:i/>
            <w:iCs/>
            <w:rPrChange w:id="291" w:author="Hyosub Kim" w:date="2020-08-13T17:58:00Z">
              <w:rPr>
                <w:i/>
                <w:iCs/>
                <w:highlight w:val="yellow"/>
              </w:rPr>
            </w:rPrChange>
          </w:rPr>
          <w:t>visible, nor would we expect the le</w:t>
        </w:r>
      </w:ins>
      <w:ins w:id="292" w:author="Hyosub Kim" w:date="2020-08-13T17:58:00Z">
        <w:r w:rsidR="004241E9" w:rsidRPr="004241E9">
          <w:rPr>
            <w:i/>
            <w:iCs/>
            <w:rPrChange w:id="293" w:author="Hyosub Kim" w:date="2020-08-13T17:58:00Z">
              <w:rPr>
                <w:i/>
                <w:iCs/>
                <w:highlight w:val="yellow"/>
              </w:rPr>
            </w:rPrChange>
          </w:rPr>
          <w:t>vel of uncertainty about where to step to change</w:t>
        </w:r>
      </w:ins>
      <w:moveTo w:id="294" w:author="Hyosub Kim" w:date="2020-08-13T17:55:00Z">
        <w:r w:rsidR="004241E9" w:rsidRPr="004241E9">
          <w:rPr>
            <w:i/>
            <w:iCs/>
            <w:rPrChange w:id="295" w:author="Hyosub Kim" w:date="2020-08-13T17:58:00Z">
              <w:rPr>
                <w:i/>
                <w:iCs/>
                <w:highlight w:val="yellow"/>
              </w:rPr>
            </w:rPrChange>
          </w:rPr>
          <w:t>. We have added further justification to the Model Based Methods section (lines 264-265).</w:t>
        </w:r>
        <w:r w:rsidR="004241E9" w:rsidRPr="004241E9">
          <w:rPr>
            <w:i/>
            <w:iCs/>
          </w:rPr>
          <w:t xml:space="preserve"> </w:t>
        </w:r>
      </w:moveTo>
    </w:p>
    <w:moveToRangeEnd w:id="270"/>
    <w:p w14:paraId="57F0FDEB" w14:textId="0E2E2D86" w:rsidR="0048214B" w:rsidRPr="004241E9" w:rsidRDefault="0048214B" w:rsidP="0036464B">
      <w:pPr>
        <w:autoSpaceDE w:val="0"/>
        <w:autoSpaceDN w:val="0"/>
        <w:adjustRightInd w:val="0"/>
        <w:ind w:left="360"/>
        <w:rPr>
          <w:ins w:id="296" w:author="Hyosub Kim" w:date="2020-08-13T17:50:00Z"/>
          <w:i/>
          <w:iCs/>
          <w:rPrChange w:id="297" w:author="Hyosub Kim" w:date="2020-08-13T17:58:00Z">
            <w:rPr>
              <w:ins w:id="298" w:author="Hyosub Kim" w:date="2020-08-13T17:50:00Z"/>
              <w:i/>
              <w:iCs/>
              <w:highlight w:val="yellow"/>
            </w:rPr>
          </w:rPrChange>
        </w:rPr>
      </w:pPr>
    </w:p>
    <w:p w14:paraId="59164F85" w14:textId="77777777" w:rsidR="0048214B" w:rsidRPr="004241E9" w:rsidRDefault="0048214B" w:rsidP="0036464B">
      <w:pPr>
        <w:autoSpaceDE w:val="0"/>
        <w:autoSpaceDN w:val="0"/>
        <w:adjustRightInd w:val="0"/>
        <w:ind w:left="360"/>
        <w:rPr>
          <w:ins w:id="299" w:author="Hyosub Kim" w:date="2020-08-13T17:50:00Z"/>
          <w:i/>
          <w:iCs/>
          <w:rPrChange w:id="300" w:author="Hyosub Kim" w:date="2020-08-13T17:58:00Z">
            <w:rPr>
              <w:ins w:id="301" w:author="Hyosub Kim" w:date="2020-08-13T17:50:00Z"/>
              <w:i/>
              <w:iCs/>
              <w:highlight w:val="yellow"/>
            </w:rPr>
          </w:rPrChange>
        </w:rPr>
      </w:pPr>
    </w:p>
    <w:p w14:paraId="10D6763B" w14:textId="241AE4BA" w:rsidR="00AC6CF5" w:rsidDel="004241E9" w:rsidRDefault="00AC6CF5" w:rsidP="004241E9">
      <w:pPr>
        <w:autoSpaceDE w:val="0"/>
        <w:autoSpaceDN w:val="0"/>
        <w:adjustRightInd w:val="0"/>
        <w:ind w:left="360"/>
        <w:rPr>
          <w:del w:id="302" w:author="Hyosub Kim" w:date="2020-08-13T17:58:00Z"/>
          <w:i/>
          <w:iCs/>
        </w:rPr>
      </w:pPr>
      <w:del w:id="303" w:author="Hyosub Kim" w:date="2020-08-13T17:58:00Z">
        <w:r w:rsidRPr="004241E9" w:rsidDel="004241E9">
          <w:rPr>
            <w:i/>
            <w:iCs/>
          </w:rPr>
          <w:delText xml:space="preserve">likelihood represents the </w:delText>
        </w:r>
      </w:del>
      <w:del w:id="304" w:author="Hyosub Kim" w:date="2020-08-13T17:19:00Z">
        <w:r w:rsidRPr="004241E9" w:rsidDel="0036464B">
          <w:rPr>
            <w:i/>
            <w:iCs/>
          </w:rPr>
          <w:delText>current sensory information</w:delText>
        </w:r>
      </w:del>
      <w:del w:id="305" w:author="Hyosub Kim" w:date="2020-08-13T17:58:00Z">
        <w:r w:rsidRPr="004241E9" w:rsidDel="004241E9">
          <w:rPr>
            <w:i/>
            <w:iCs/>
          </w:rPr>
          <w:delText xml:space="preserve"> of the target location. The sensory information provided here is visual feedback of the target position. During the Learning phase, when the target information is explicitly present, the likelihood unambiguously represents the current target position (the likelihood mean) with some uncertainty (the likelihood variance). The reviewer is correct to point out that there are not targets on the screen during the Washout phase. During Washout, the participants will be asked to “walk normally” (i.e. walk as you did at baseline).</w:delText>
        </w:r>
        <w:r w:rsidR="00BE2B0E" w:rsidRPr="004241E9" w:rsidDel="004241E9">
          <w:rPr>
            <w:i/>
            <w:iCs/>
          </w:rPr>
          <w:delText xml:space="preserve"> This provides a less explicit target for participant</w:delText>
        </w:r>
        <w:r w:rsidR="009F5ACE" w:rsidRPr="004241E9" w:rsidDel="004241E9">
          <w:rPr>
            <w:i/>
            <w:iCs/>
          </w:rPr>
          <w:delText xml:space="preserve">s. The target here is the participants baseline step length (likelihood mean) with some uncertainty surrounding that mean (the likelihood variance). We contend that the likelihood mean and variance both represent the visual target and uncertainty even though one is not explicitly on the screen. </w:delText>
        </w:r>
      </w:del>
      <w:moveFromRangeStart w:id="306" w:author="Hyosub Kim" w:date="2020-08-13T17:55:00Z" w:name="move48233754"/>
      <w:moveFrom w:id="307" w:author="Hyosub Kim" w:date="2020-08-13T17:55:00Z">
        <w:del w:id="308" w:author="Hyosub Kim" w:date="2020-08-13T17:58:00Z">
          <w:r w:rsidR="009F5ACE" w:rsidRPr="004241E9" w:rsidDel="004241E9">
            <w:rPr>
              <w:i/>
              <w:iCs/>
            </w:rPr>
            <w:delText xml:space="preserve">For example, if the participants were able to visualize the targets on the screen during the Washout phase (without the feedback of their step lengths) we would not expect behavior to be different </w:delText>
          </w:r>
          <w:r w:rsidR="00B91BC2" w:rsidRPr="004241E9" w:rsidDel="004241E9">
            <w:rPr>
              <w:i/>
              <w:iCs/>
            </w:rPr>
            <w:delText>than if the visual targets were not seen on the screen. We have added further justification to the Model Based Methods section (lines</w:delText>
          </w:r>
          <w:r w:rsidR="00240B11" w:rsidRPr="004241E9" w:rsidDel="004241E9">
            <w:rPr>
              <w:i/>
              <w:iCs/>
            </w:rPr>
            <w:delText xml:space="preserve"> 264-265</w:delText>
          </w:r>
          <w:r w:rsidR="00B91BC2" w:rsidRPr="004241E9" w:rsidDel="004241E9">
            <w:rPr>
              <w:i/>
              <w:iCs/>
            </w:rPr>
            <w:delText>).</w:delText>
          </w:r>
          <w:r w:rsidR="00B91BC2" w:rsidDel="004241E9">
            <w:rPr>
              <w:i/>
              <w:iCs/>
            </w:rPr>
            <w:delText xml:space="preserve"> </w:delText>
          </w:r>
        </w:del>
      </w:moveFrom>
      <w:moveFromRangeEnd w:id="306"/>
    </w:p>
    <w:p w14:paraId="40FF9E0D" w14:textId="77777777" w:rsidR="00880452" w:rsidRPr="00A5757F" w:rsidRDefault="00880452" w:rsidP="008B5B26">
      <w:pPr>
        <w:autoSpaceDE w:val="0"/>
        <w:autoSpaceDN w:val="0"/>
        <w:adjustRightInd w:val="0"/>
        <w:ind w:left="360"/>
      </w:pPr>
    </w:p>
    <w:p w14:paraId="295F3184" w14:textId="77777777" w:rsidR="00880452" w:rsidRPr="00A5757F" w:rsidRDefault="00880452" w:rsidP="008B5B26">
      <w:pPr>
        <w:pStyle w:val="ListParagraph"/>
        <w:numPr>
          <w:ilvl w:val="0"/>
          <w:numId w:val="1"/>
        </w:numPr>
        <w:autoSpaceDE w:val="0"/>
        <w:autoSpaceDN w:val="0"/>
        <w:adjustRightInd w:val="0"/>
        <w:ind w:left="360"/>
        <w:rPr>
          <w:color w:val="000000"/>
        </w:rPr>
      </w:pPr>
      <w:r w:rsidRPr="00A5757F">
        <w:rPr>
          <w:color w:val="000000"/>
        </w:rPr>
        <w:t>Authors need to provide a rational for their proposed update rules for the prior distribution of the target step length</w:t>
      </w:r>
    </w:p>
    <w:p w14:paraId="43FB51CC" w14:textId="77777777" w:rsidR="00880452" w:rsidRPr="00A5757F" w:rsidRDefault="00880452" w:rsidP="008B5B26">
      <w:pPr>
        <w:autoSpaceDE w:val="0"/>
        <w:autoSpaceDN w:val="0"/>
        <w:adjustRightInd w:val="0"/>
        <w:ind w:left="360"/>
        <w:rPr>
          <w:color w:val="000000"/>
        </w:rPr>
      </w:pPr>
    </w:p>
    <w:p w14:paraId="367371AD" w14:textId="6E53D598" w:rsidR="00BE185F" w:rsidRPr="006C10C8" w:rsidDel="00EC29A2" w:rsidRDefault="00BE185F" w:rsidP="00EC29A2">
      <w:pPr>
        <w:autoSpaceDE w:val="0"/>
        <w:autoSpaceDN w:val="0"/>
        <w:adjustRightInd w:val="0"/>
        <w:ind w:left="360"/>
        <w:rPr>
          <w:del w:id="309" w:author="Hyosub Kim" w:date="2020-08-14T14:50:00Z"/>
          <w:moveTo w:id="310" w:author="Hyosub Kim" w:date="2020-08-14T14:38:00Z"/>
          <w:i/>
          <w:iCs/>
          <w:color w:val="000000"/>
        </w:rPr>
        <w:pPrChange w:id="311" w:author="Hyosub Kim" w:date="2020-08-14T14:50:00Z">
          <w:pPr>
            <w:autoSpaceDE w:val="0"/>
            <w:autoSpaceDN w:val="0"/>
            <w:adjustRightInd w:val="0"/>
            <w:ind w:left="360"/>
          </w:pPr>
        </w:pPrChange>
      </w:pPr>
      <w:moveToRangeStart w:id="312" w:author="Hyosub Kim" w:date="2020-08-14T14:38:00Z" w:name="move48308304"/>
      <w:commentRangeStart w:id="313"/>
      <w:moveTo w:id="314" w:author="Hyosub Kim" w:date="2020-08-14T14:38:00Z">
        <w:r w:rsidRPr="007E6BC4">
          <w:rPr>
            <w:i/>
            <w:iCs/>
            <w:color w:val="000000"/>
            <w:highlight w:val="yellow"/>
          </w:rPr>
          <w:t xml:space="preserve">We </w:t>
        </w:r>
        <w:del w:id="315" w:author="Hyosub Kim" w:date="2020-08-14T14:38:00Z">
          <w:r w:rsidRPr="007E6BC4" w:rsidDel="00BE185F">
            <w:rPr>
              <w:i/>
              <w:iCs/>
              <w:color w:val="000000"/>
              <w:highlight w:val="yellow"/>
            </w:rPr>
            <w:delText>add a condensed</w:delText>
          </w:r>
        </w:del>
      </w:moveTo>
      <w:ins w:id="316" w:author="Hyosub Kim" w:date="2020-08-14T14:38:00Z">
        <w:r>
          <w:rPr>
            <w:i/>
            <w:iCs/>
            <w:color w:val="000000"/>
            <w:highlight w:val="yellow"/>
          </w:rPr>
          <w:t>have added a rationale for the adaptive priors</w:t>
        </w:r>
      </w:ins>
      <w:moveTo w:id="317" w:author="Hyosub Kim" w:date="2020-08-14T14:38:00Z">
        <w:r w:rsidRPr="007E6BC4">
          <w:rPr>
            <w:i/>
            <w:iCs/>
            <w:color w:val="000000"/>
            <w:highlight w:val="yellow"/>
          </w:rPr>
          <w:t xml:space="preserve"> </w:t>
        </w:r>
        <w:del w:id="318" w:author="Hyosub Kim" w:date="2020-08-14T14:38:00Z">
          <w:r w:rsidRPr="007E6BC4" w:rsidDel="00BE185F">
            <w:rPr>
              <w:i/>
              <w:iCs/>
              <w:color w:val="000000"/>
              <w:highlight w:val="yellow"/>
            </w:rPr>
            <w:delText xml:space="preserve">version of this explanation </w:delText>
          </w:r>
        </w:del>
        <w:r w:rsidRPr="007E6BC4">
          <w:rPr>
            <w:i/>
            <w:iCs/>
            <w:color w:val="000000"/>
            <w:highlight w:val="yellow"/>
          </w:rPr>
          <w:t>in the Model Based Methods section (lines 265-266)</w:t>
        </w:r>
        <w:del w:id="319" w:author="Hyosub Kim" w:date="2020-08-14T14:38:00Z">
          <w:r w:rsidRPr="007E6BC4" w:rsidDel="00BE185F">
            <w:rPr>
              <w:i/>
              <w:iCs/>
              <w:color w:val="000000"/>
              <w:highlight w:val="yellow"/>
            </w:rPr>
            <w:delText xml:space="preserve"> to ensure this rational is clear</w:delText>
          </w:r>
        </w:del>
        <w:r w:rsidRPr="007E6BC4">
          <w:rPr>
            <w:i/>
            <w:iCs/>
            <w:color w:val="000000"/>
            <w:highlight w:val="yellow"/>
          </w:rPr>
          <w:t>.</w:t>
        </w:r>
        <w:r>
          <w:rPr>
            <w:i/>
            <w:iCs/>
            <w:color w:val="000000"/>
          </w:rPr>
          <w:t xml:space="preserve"> </w:t>
        </w:r>
      </w:moveTo>
      <w:commentRangeEnd w:id="313"/>
      <w:r>
        <w:rPr>
          <w:rStyle w:val="CommentReference"/>
        </w:rPr>
        <w:commentReference w:id="313"/>
      </w:r>
      <w:ins w:id="320" w:author="Hyosub Kim" w:date="2020-08-14T14:50:00Z">
        <w:r w:rsidR="00EC29A2">
          <w:rPr>
            <w:i/>
            <w:iCs/>
            <w:color w:val="000000"/>
          </w:rPr>
          <w:t xml:space="preserve">We now make clear </w:t>
        </w:r>
      </w:ins>
      <w:ins w:id="321" w:author="Hyosub Kim" w:date="2020-08-14T14:51:00Z">
        <w:r w:rsidR="00EC29A2">
          <w:rPr>
            <w:i/>
            <w:iCs/>
            <w:color w:val="000000"/>
          </w:rPr>
          <w:t xml:space="preserve">that </w:t>
        </w:r>
      </w:ins>
      <w:ins w:id="322" w:author="Hyosub Kim" w:date="2020-08-14T14:55:00Z">
        <w:r w:rsidR="00D02479">
          <w:rPr>
            <w:i/>
            <w:iCs/>
            <w:color w:val="000000"/>
          </w:rPr>
          <w:t xml:space="preserve">the adaptive priors </w:t>
        </w:r>
      </w:ins>
      <w:ins w:id="323" w:author="Hyosub Kim" w:date="2020-08-14T14:56:00Z">
        <w:r w:rsidR="00D02479">
          <w:rPr>
            <w:i/>
            <w:iCs/>
            <w:color w:val="000000"/>
          </w:rPr>
          <w:t>express one</w:t>
        </w:r>
      </w:ins>
      <w:ins w:id="324" w:author="Hyosub Kim" w:date="2020-08-14T14:57:00Z">
        <w:r w:rsidR="00D02479">
          <w:rPr>
            <w:i/>
            <w:iCs/>
            <w:color w:val="000000"/>
          </w:rPr>
          <w:t xml:space="preserve"> way that the brain may </w:t>
        </w:r>
      </w:ins>
      <w:ins w:id="325" w:author="Hyosub Kim" w:date="2020-08-14T14:51:00Z">
        <w:r w:rsidR="00EC29A2">
          <w:rPr>
            <w:i/>
            <w:iCs/>
            <w:color w:val="000000"/>
          </w:rPr>
          <w:t>adjust its belief about the consistency of the environment as more data (evidence) arrives</w:t>
        </w:r>
      </w:ins>
      <w:ins w:id="326" w:author="Hyosub Kim" w:date="2020-08-14T14:57:00Z">
        <w:r w:rsidR="00D02479">
          <w:rPr>
            <w:i/>
            <w:iCs/>
            <w:color w:val="000000"/>
          </w:rPr>
          <w:t>—in other words, how the brain learns new priors</w:t>
        </w:r>
      </w:ins>
      <w:ins w:id="327" w:author="Hyosub Kim" w:date="2020-08-14T14:51:00Z">
        <w:r w:rsidR="00EC29A2">
          <w:rPr>
            <w:i/>
            <w:iCs/>
            <w:color w:val="000000"/>
          </w:rPr>
          <w:t xml:space="preserve">. </w:t>
        </w:r>
      </w:ins>
      <w:ins w:id="328" w:author="Hyosub Kim" w:date="2020-08-14T14:52:00Z">
        <w:r w:rsidR="00D02479">
          <w:rPr>
            <w:i/>
            <w:iCs/>
            <w:color w:val="000000"/>
          </w:rPr>
          <w:t xml:space="preserve">As empirical support for this view, we cite </w:t>
        </w:r>
        <w:proofErr w:type="spellStart"/>
        <w:r w:rsidR="00D02479">
          <w:rPr>
            <w:i/>
            <w:iCs/>
            <w:color w:val="000000"/>
          </w:rPr>
          <w:t>Verstynen</w:t>
        </w:r>
        <w:proofErr w:type="spellEnd"/>
        <w:r w:rsidR="00D02479">
          <w:rPr>
            <w:i/>
            <w:iCs/>
            <w:color w:val="000000"/>
          </w:rPr>
          <w:t xml:space="preserve"> and </w:t>
        </w:r>
        <w:proofErr w:type="spellStart"/>
        <w:r w:rsidR="00D02479">
          <w:rPr>
            <w:i/>
            <w:iCs/>
            <w:color w:val="000000"/>
          </w:rPr>
          <w:t>Sabes</w:t>
        </w:r>
        <w:proofErr w:type="spellEnd"/>
        <w:r w:rsidR="00D02479">
          <w:rPr>
            <w:i/>
            <w:iCs/>
            <w:color w:val="000000"/>
          </w:rPr>
          <w:t xml:space="preserve"> 2011, where they show that use-dependent learning is m</w:t>
        </w:r>
      </w:ins>
      <w:ins w:id="329" w:author="Hyosub Kim" w:date="2020-08-14T14:53:00Z">
        <w:r w:rsidR="00D02479">
          <w:rPr>
            <w:i/>
            <w:iCs/>
            <w:color w:val="000000"/>
          </w:rPr>
          <w:t xml:space="preserve">ore accurately modeled using adaptive priors versus </w:t>
        </w:r>
      </w:ins>
      <w:ins w:id="330" w:author="Hyosub Kim" w:date="2020-08-14T14:59:00Z">
        <w:r w:rsidR="00D02479">
          <w:rPr>
            <w:i/>
            <w:iCs/>
            <w:color w:val="000000"/>
          </w:rPr>
          <w:t>their</w:t>
        </w:r>
      </w:ins>
      <w:ins w:id="331" w:author="Hyosub Kim" w:date="2020-08-14T14:57:00Z">
        <w:r w:rsidR="00D02479">
          <w:rPr>
            <w:i/>
            <w:iCs/>
            <w:color w:val="000000"/>
          </w:rPr>
          <w:t xml:space="preserve"> normative Bayesian model in which prior</w:t>
        </w:r>
      </w:ins>
      <w:ins w:id="332" w:author="Hyosub Kim" w:date="2020-08-14T14:58:00Z">
        <w:r w:rsidR="00D02479">
          <w:rPr>
            <w:i/>
            <w:iCs/>
            <w:color w:val="000000"/>
          </w:rPr>
          <w:t xml:space="preserve"> variances were </w:t>
        </w:r>
      </w:ins>
      <w:ins w:id="333" w:author="Hyosub Kim" w:date="2020-08-14T14:59:00Z">
        <w:r w:rsidR="00D02479">
          <w:rPr>
            <w:i/>
            <w:iCs/>
            <w:color w:val="000000"/>
          </w:rPr>
          <w:t>“</w:t>
        </w:r>
      </w:ins>
      <w:ins w:id="334" w:author="Hyosub Kim" w:date="2020-08-14T14:58:00Z">
        <w:r w:rsidR="00D02479">
          <w:rPr>
            <w:i/>
            <w:iCs/>
            <w:color w:val="000000"/>
          </w:rPr>
          <w:t>hand-tuned</w:t>
        </w:r>
      </w:ins>
      <w:ins w:id="335" w:author="Hyosub Kim" w:date="2020-08-14T14:59:00Z">
        <w:r w:rsidR="00D02479">
          <w:rPr>
            <w:i/>
            <w:iCs/>
            <w:color w:val="000000"/>
          </w:rPr>
          <w:t xml:space="preserve">” </w:t>
        </w:r>
      </w:ins>
      <w:ins w:id="336" w:author="Hyosub Kim" w:date="2020-08-14T14:58:00Z">
        <w:r w:rsidR="00D02479">
          <w:rPr>
            <w:i/>
            <w:iCs/>
            <w:color w:val="000000"/>
          </w:rPr>
          <w:t>to match the target variance, an assumption th</w:t>
        </w:r>
      </w:ins>
      <w:ins w:id="337" w:author="Hyosub Kim" w:date="2020-08-14T14:59:00Z">
        <w:r w:rsidR="00D02479">
          <w:rPr>
            <w:i/>
            <w:iCs/>
            <w:color w:val="000000"/>
          </w:rPr>
          <w:t>e</w:t>
        </w:r>
      </w:ins>
      <w:ins w:id="338" w:author="Hyosub Kim" w:date="2020-08-14T14:58:00Z">
        <w:r w:rsidR="00D02479">
          <w:rPr>
            <w:i/>
            <w:iCs/>
            <w:color w:val="000000"/>
          </w:rPr>
          <w:t xml:space="preserve"> authors explicitly state as likely not being correct. </w:t>
        </w:r>
      </w:ins>
    </w:p>
    <w:moveToRangeEnd w:id="312"/>
    <w:p w14:paraId="430D5593" w14:textId="06866007" w:rsidR="00880452" w:rsidRPr="006C10C8" w:rsidRDefault="00EC29A2" w:rsidP="00EC29A2">
      <w:pPr>
        <w:autoSpaceDE w:val="0"/>
        <w:autoSpaceDN w:val="0"/>
        <w:adjustRightInd w:val="0"/>
        <w:ind w:left="360"/>
        <w:rPr>
          <w:i/>
          <w:iCs/>
          <w:color w:val="000000"/>
        </w:rPr>
        <w:pPrChange w:id="339" w:author="Hyosub Kim" w:date="2020-08-14T14:50:00Z">
          <w:pPr>
            <w:autoSpaceDE w:val="0"/>
            <w:autoSpaceDN w:val="0"/>
            <w:adjustRightInd w:val="0"/>
            <w:ind w:left="360"/>
          </w:pPr>
        </w:pPrChange>
      </w:pPr>
      <w:ins w:id="340" w:author="Hyosub Kim" w:date="2020-08-14T14:47:00Z">
        <w:r>
          <w:rPr>
            <w:i/>
            <w:iCs/>
            <w:color w:val="000000"/>
            <w:highlight w:val="yellow"/>
          </w:rPr>
          <w:t xml:space="preserve"> </w:t>
        </w:r>
      </w:ins>
      <w:commentRangeStart w:id="341"/>
      <w:del w:id="342" w:author="Hyosub Kim" w:date="2020-08-14T14:47:00Z">
        <w:r w:rsidR="00B91BC2" w:rsidRPr="000F3A36" w:rsidDel="00EC29A2">
          <w:rPr>
            <w:i/>
            <w:iCs/>
            <w:color w:val="000000"/>
            <w:highlight w:val="yellow"/>
            <w:rPrChange w:id="343" w:author="Hyosub Kim" w:date="2020-08-13T16:42:00Z">
              <w:rPr>
                <w:i/>
                <w:iCs/>
                <w:color w:val="000000"/>
              </w:rPr>
            </w:rPrChange>
          </w:rPr>
          <w:delText xml:space="preserve">The update rule is necessary because </w:delText>
        </w:r>
      </w:del>
      <w:del w:id="344" w:author="Hyosub Kim" w:date="2020-08-14T14:53:00Z">
        <w:r w:rsidR="00B91BC2" w:rsidRPr="000F3A36" w:rsidDel="00D02479">
          <w:rPr>
            <w:i/>
            <w:iCs/>
            <w:color w:val="000000"/>
            <w:highlight w:val="yellow"/>
            <w:rPrChange w:id="345" w:author="Hyosub Kim" w:date="2020-08-13T16:42:00Z">
              <w:rPr>
                <w:i/>
                <w:iCs/>
                <w:color w:val="000000"/>
              </w:rPr>
            </w:rPrChange>
          </w:rPr>
          <w:delText xml:space="preserve">we </w:delText>
        </w:r>
      </w:del>
      <w:del w:id="346" w:author="Hyosub Kim" w:date="2020-08-14T14:47:00Z">
        <w:r w:rsidR="00B91BC2" w:rsidRPr="000F3A36" w:rsidDel="00EC29A2">
          <w:rPr>
            <w:i/>
            <w:iCs/>
            <w:color w:val="000000"/>
            <w:highlight w:val="yellow"/>
            <w:rPrChange w:id="347" w:author="Hyosub Kim" w:date="2020-08-13T16:42:00Z">
              <w:rPr>
                <w:i/>
                <w:iCs/>
                <w:color w:val="000000"/>
              </w:rPr>
            </w:rPrChange>
          </w:rPr>
          <w:delText>expect that the brain’s</w:delText>
        </w:r>
      </w:del>
      <w:del w:id="348" w:author="Hyosub Kim" w:date="2020-08-14T14:53:00Z">
        <w:r w:rsidR="00B91BC2" w:rsidRPr="000F3A36" w:rsidDel="00D02479">
          <w:rPr>
            <w:i/>
            <w:iCs/>
            <w:color w:val="000000"/>
            <w:highlight w:val="yellow"/>
            <w:rPrChange w:id="349" w:author="Hyosub Kim" w:date="2020-08-13T16:42:00Z">
              <w:rPr>
                <w:i/>
                <w:iCs/>
                <w:color w:val="000000"/>
              </w:rPr>
            </w:rPrChange>
          </w:rPr>
          <w:delText xml:space="preserve"> expectation of target consistency will change based on recent experience. Specifically, the prior variance will be adjusted based on what the participant has seen in the recent past. That is, on each trial the brain is remembering a portion of prior target locations (prior mean) and prior target uncertainty (prior variance). Thus, allowing the prior the adapt based on previous experience.</w:delText>
        </w:r>
        <w:commentRangeEnd w:id="341"/>
        <w:r w:rsidDel="00D02479">
          <w:rPr>
            <w:rStyle w:val="CommentReference"/>
          </w:rPr>
          <w:commentReference w:id="341"/>
        </w:r>
        <w:r w:rsidR="00B91BC2" w:rsidRPr="000F3A36" w:rsidDel="00D02479">
          <w:rPr>
            <w:i/>
            <w:iCs/>
            <w:color w:val="000000"/>
            <w:highlight w:val="yellow"/>
            <w:rPrChange w:id="350" w:author="Hyosub Kim" w:date="2020-08-13T16:42:00Z">
              <w:rPr>
                <w:i/>
                <w:iCs/>
                <w:color w:val="000000"/>
              </w:rPr>
            </w:rPrChange>
          </w:rPr>
          <w:delText xml:space="preserve"> </w:delText>
        </w:r>
      </w:del>
      <w:del w:id="351" w:author="Hyosub Kim" w:date="2020-08-14T14:44:00Z">
        <w:r w:rsidR="00B91BC2" w:rsidRPr="000F3A36" w:rsidDel="00EC29A2">
          <w:rPr>
            <w:i/>
            <w:iCs/>
            <w:color w:val="000000"/>
            <w:highlight w:val="yellow"/>
            <w:rPrChange w:id="352" w:author="Hyosub Kim" w:date="2020-08-13T16:42:00Z">
              <w:rPr>
                <w:i/>
                <w:iCs/>
                <w:color w:val="000000"/>
              </w:rPr>
            </w:rPrChange>
          </w:rPr>
          <w:delText xml:space="preserve">Another option is to assume that the brain knows the structure of the task prior to starting. In other words, the brain knows what to expect when it comes to target consistency before the Learning phase. This assumption is faulty because even if provided with instructions on how the targets will be structured, the brain does not know exactly what the “highly variable” condition should look like until it experiences it. </w:delText>
        </w:r>
      </w:del>
      <w:del w:id="353" w:author="Hyosub Kim" w:date="2020-08-14T14:53:00Z">
        <w:r w:rsidR="00B91BC2" w:rsidRPr="000F3A36" w:rsidDel="00D02479">
          <w:rPr>
            <w:i/>
            <w:iCs/>
            <w:color w:val="000000"/>
            <w:highlight w:val="yellow"/>
            <w:rPrChange w:id="354" w:author="Hyosub Kim" w:date="2020-08-13T16:42:00Z">
              <w:rPr>
                <w:i/>
                <w:iCs/>
                <w:color w:val="000000"/>
              </w:rPr>
            </w:rPrChange>
          </w:rPr>
          <w:delText xml:space="preserve">The Adaptive Bayesian model explains use-dependent learning during time series data in a reaching task better than a static Bayesian model </w:delText>
        </w:r>
        <w:r w:rsidR="00B91BC2" w:rsidRPr="000F3A36" w:rsidDel="00D02479">
          <w:rPr>
            <w:i/>
            <w:iCs/>
            <w:color w:val="000000"/>
            <w:highlight w:val="yellow"/>
            <w:rPrChange w:id="355" w:author="Hyosub Kim" w:date="2020-08-13T16:42:00Z">
              <w:rPr>
                <w:i/>
                <w:iCs/>
                <w:color w:val="000000"/>
              </w:rPr>
            </w:rPrChange>
          </w:rPr>
          <w:fldChar w:fldCharType="begin"/>
        </w:r>
        <w:r w:rsidR="00B91BC2" w:rsidRPr="000F3A36" w:rsidDel="00D02479">
          <w:rPr>
            <w:i/>
            <w:iCs/>
            <w:color w:val="000000"/>
            <w:highlight w:val="yellow"/>
            <w:rPrChange w:id="356" w:author="Hyosub Kim" w:date="2020-08-13T16:42:00Z">
              <w:rPr>
                <w:i/>
                <w:iCs/>
                <w:color w:val="000000"/>
              </w:rPr>
            </w:rPrChange>
          </w:rPr>
          <w:delInstrText xml:space="preserve"> ADDIN ZOTERO_ITEM CSL_CITATION {"citationID":"bEDPp1KP","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delInstrText>
        </w:r>
        <w:r w:rsidR="00B91BC2" w:rsidRPr="000F3A36" w:rsidDel="00D02479">
          <w:rPr>
            <w:i/>
            <w:iCs/>
            <w:color w:val="000000"/>
            <w:highlight w:val="yellow"/>
            <w:rPrChange w:id="357" w:author="Hyosub Kim" w:date="2020-08-13T16:42:00Z">
              <w:rPr>
                <w:i/>
                <w:iCs/>
                <w:color w:val="000000"/>
              </w:rPr>
            </w:rPrChange>
          </w:rPr>
          <w:fldChar w:fldCharType="separate"/>
        </w:r>
        <w:r w:rsidR="00B91BC2" w:rsidRPr="000F3A36" w:rsidDel="00D02479">
          <w:rPr>
            <w:i/>
            <w:iCs/>
            <w:highlight w:val="yellow"/>
            <w:rPrChange w:id="358" w:author="Hyosub Kim" w:date="2020-08-13T16:42:00Z">
              <w:rPr>
                <w:i/>
                <w:iCs/>
              </w:rPr>
            </w:rPrChange>
          </w:rPr>
          <w:delText>(Verstynen and Sabes, 2011)</w:delText>
        </w:r>
        <w:r w:rsidR="00B91BC2" w:rsidRPr="000F3A36" w:rsidDel="00D02479">
          <w:rPr>
            <w:i/>
            <w:iCs/>
            <w:color w:val="000000"/>
            <w:highlight w:val="yellow"/>
            <w:rPrChange w:id="359" w:author="Hyosub Kim" w:date="2020-08-13T16:42:00Z">
              <w:rPr>
                <w:i/>
                <w:iCs/>
                <w:color w:val="000000"/>
              </w:rPr>
            </w:rPrChange>
          </w:rPr>
          <w:fldChar w:fldCharType="end"/>
        </w:r>
        <w:r w:rsidR="00B91BC2" w:rsidRPr="000F3A36" w:rsidDel="00D02479">
          <w:rPr>
            <w:i/>
            <w:iCs/>
            <w:color w:val="000000"/>
            <w:highlight w:val="yellow"/>
            <w:rPrChange w:id="360" w:author="Hyosub Kim" w:date="2020-08-13T16:42:00Z">
              <w:rPr>
                <w:i/>
                <w:iCs/>
                <w:color w:val="000000"/>
              </w:rPr>
            </w:rPrChange>
          </w:rPr>
          <w:delText xml:space="preserve">. </w:delText>
        </w:r>
      </w:del>
      <w:moveFromRangeStart w:id="361" w:author="Hyosub Kim" w:date="2020-08-14T14:38:00Z" w:name="move48308304"/>
      <w:moveFrom w:id="362" w:author="Hyosub Kim" w:date="2020-08-14T14:38:00Z">
        <w:del w:id="363" w:author="Hyosub Kim" w:date="2020-08-14T14:53:00Z">
          <w:r w:rsidR="00B91BC2" w:rsidRPr="000F3A36" w:rsidDel="00D02479">
            <w:rPr>
              <w:i/>
              <w:iCs/>
              <w:color w:val="000000"/>
              <w:highlight w:val="yellow"/>
              <w:rPrChange w:id="364" w:author="Hyosub Kim" w:date="2020-08-13T16:42:00Z">
                <w:rPr>
                  <w:i/>
                  <w:iCs/>
                  <w:color w:val="000000"/>
                </w:rPr>
              </w:rPrChange>
            </w:rPr>
            <w:delText xml:space="preserve">We add a condensed version of this explanation in </w:delText>
          </w:r>
          <w:r w:rsidR="0097411D" w:rsidRPr="000F3A36" w:rsidDel="00D02479">
            <w:rPr>
              <w:i/>
              <w:iCs/>
              <w:color w:val="000000"/>
              <w:highlight w:val="yellow"/>
              <w:rPrChange w:id="365" w:author="Hyosub Kim" w:date="2020-08-13T16:42:00Z">
                <w:rPr>
                  <w:i/>
                  <w:iCs/>
                  <w:color w:val="000000"/>
                </w:rPr>
              </w:rPrChange>
            </w:rPr>
            <w:delText>the Model Based Methods section (lines</w:delText>
          </w:r>
          <w:r w:rsidR="00240B11" w:rsidRPr="000F3A36" w:rsidDel="00D02479">
            <w:rPr>
              <w:i/>
              <w:iCs/>
              <w:color w:val="000000"/>
              <w:highlight w:val="yellow"/>
              <w:rPrChange w:id="366" w:author="Hyosub Kim" w:date="2020-08-13T16:42:00Z">
                <w:rPr>
                  <w:i/>
                  <w:iCs/>
                  <w:color w:val="000000"/>
                </w:rPr>
              </w:rPrChange>
            </w:rPr>
            <w:delText xml:space="preserve"> 265-266</w:delText>
          </w:r>
          <w:r w:rsidR="0097411D" w:rsidRPr="000F3A36" w:rsidDel="00D02479">
            <w:rPr>
              <w:i/>
              <w:iCs/>
              <w:color w:val="000000"/>
              <w:highlight w:val="yellow"/>
              <w:rPrChange w:id="367" w:author="Hyosub Kim" w:date="2020-08-13T16:42:00Z">
                <w:rPr>
                  <w:i/>
                  <w:iCs/>
                  <w:color w:val="000000"/>
                </w:rPr>
              </w:rPrChange>
            </w:rPr>
            <w:delText>) to ensure this rational is clear.</w:delText>
          </w:r>
          <w:r w:rsidR="0097411D" w:rsidDel="00D02479">
            <w:rPr>
              <w:i/>
              <w:iCs/>
              <w:color w:val="000000"/>
            </w:rPr>
            <w:delText xml:space="preserve"> </w:delText>
          </w:r>
        </w:del>
      </w:moveFrom>
      <w:moveFromRangeEnd w:id="361"/>
    </w:p>
    <w:p w14:paraId="55439C0A" w14:textId="77777777" w:rsidR="006C10C8" w:rsidRPr="00A5757F" w:rsidRDefault="006C10C8" w:rsidP="008B5B26">
      <w:pPr>
        <w:autoSpaceDE w:val="0"/>
        <w:autoSpaceDN w:val="0"/>
        <w:adjustRightInd w:val="0"/>
        <w:ind w:left="360"/>
        <w:rPr>
          <w:color w:val="000000"/>
        </w:rPr>
      </w:pPr>
    </w:p>
    <w:p w14:paraId="7198BF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authors explain in here the computational differences between the two </w:t>
      </w:r>
      <w:proofErr w:type="gramStart"/>
      <w:r w:rsidRPr="00A5757F">
        <w:rPr>
          <w:color w:val="000000"/>
        </w:rPr>
        <w:t>hypothesis</w:t>
      </w:r>
      <w:proofErr w:type="gramEnd"/>
      <w:r w:rsidRPr="00A5757F">
        <w:rPr>
          <w:color w:val="000000"/>
        </w:rPr>
        <w:t xml:space="preserve">, the distinct predictions from each of these models need to be explained more explicitly. </w:t>
      </w:r>
    </w:p>
    <w:p w14:paraId="0BE7DBA1" w14:textId="77777777" w:rsidR="00880452" w:rsidRPr="00A5757F" w:rsidRDefault="00880452" w:rsidP="008B5B26">
      <w:pPr>
        <w:autoSpaceDE w:val="0"/>
        <w:autoSpaceDN w:val="0"/>
        <w:adjustRightInd w:val="0"/>
        <w:ind w:left="360"/>
      </w:pPr>
    </w:p>
    <w:p w14:paraId="58E17625" w14:textId="4AA52617" w:rsidR="00880452" w:rsidRPr="00015A02" w:rsidRDefault="000F3A36" w:rsidP="008B5B26">
      <w:pPr>
        <w:autoSpaceDE w:val="0"/>
        <w:autoSpaceDN w:val="0"/>
        <w:adjustRightInd w:val="0"/>
        <w:ind w:left="360"/>
        <w:rPr>
          <w:i/>
          <w:iCs/>
        </w:rPr>
      </w:pPr>
      <w:ins w:id="368" w:author="Hyosub Kim" w:date="2020-08-13T16:42:00Z">
        <w:r>
          <w:rPr>
            <w:i/>
            <w:iCs/>
          </w:rPr>
          <w:t xml:space="preserve">Yes, we agree and have made these distinctions more explicit in the text. </w:t>
        </w:r>
      </w:ins>
      <w:r w:rsidR="0097411D">
        <w:rPr>
          <w:i/>
          <w:iCs/>
        </w:rPr>
        <w:t xml:space="preserve">Please see our response to R1 comment #2. </w:t>
      </w:r>
    </w:p>
    <w:p w14:paraId="2F823EC3" w14:textId="77777777" w:rsidR="006C10C8" w:rsidRPr="00A5757F" w:rsidRDefault="006C10C8" w:rsidP="008B5B26">
      <w:pPr>
        <w:autoSpaceDE w:val="0"/>
        <w:autoSpaceDN w:val="0"/>
        <w:adjustRightInd w:val="0"/>
        <w:ind w:left="360"/>
      </w:pPr>
    </w:p>
    <w:p w14:paraId="5C7E4E4B"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clearly, what are the distinct predictions from the two models in this section. </w:t>
      </w:r>
    </w:p>
    <w:p w14:paraId="748E7FD0" w14:textId="77777777" w:rsidR="00880452" w:rsidRPr="00A5757F" w:rsidRDefault="00880452" w:rsidP="008B5B26">
      <w:pPr>
        <w:autoSpaceDE w:val="0"/>
        <w:autoSpaceDN w:val="0"/>
        <w:adjustRightInd w:val="0"/>
        <w:ind w:left="360"/>
      </w:pPr>
    </w:p>
    <w:p w14:paraId="4E723461" w14:textId="77777777" w:rsidR="0097411D" w:rsidRPr="00015A02" w:rsidRDefault="0097411D" w:rsidP="0097411D">
      <w:pPr>
        <w:autoSpaceDE w:val="0"/>
        <w:autoSpaceDN w:val="0"/>
        <w:adjustRightInd w:val="0"/>
        <w:ind w:left="360"/>
        <w:rPr>
          <w:i/>
          <w:iCs/>
        </w:rPr>
      </w:pPr>
      <w:r>
        <w:rPr>
          <w:i/>
          <w:iCs/>
        </w:rPr>
        <w:t xml:space="preserve">Please see our response to R1 comment #2. </w:t>
      </w:r>
    </w:p>
    <w:p w14:paraId="025ED9D1" w14:textId="77777777" w:rsidR="00880452" w:rsidRPr="00A5757F" w:rsidRDefault="00880452" w:rsidP="008B5B26">
      <w:pPr>
        <w:autoSpaceDE w:val="0"/>
        <w:autoSpaceDN w:val="0"/>
        <w:adjustRightInd w:val="0"/>
        <w:ind w:left="360"/>
      </w:pPr>
    </w:p>
    <w:p w14:paraId="0BD6DFBA" w14:textId="77777777" w:rsidR="00880452" w:rsidRPr="00A5757F" w:rsidRDefault="00880452" w:rsidP="008B5B26">
      <w:pPr>
        <w:pStyle w:val="ListParagraph"/>
        <w:numPr>
          <w:ilvl w:val="0"/>
          <w:numId w:val="1"/>
        </w:numPr>
        <w:autoSpaceDE w:val="0"/>
        <w:autoSpaceDN w:val="0"/>
        <w:adjustRightInd w:val="0"/>
        <w:ind w:left="360"/>
      </w:pPr>
      <w:commentRangeStart w:id="369"/>
      <w:r w:rsidRPr="00A5757F">
        <w:rPr>
          <w:color w:val="000000"/>
        </w:rPr>
        <w:t xml:space="preserve">Authors should validate their models by contrasting the distinct predictions from each against empirical data. </w:t>
      </w:r>
      <w:commentRangeEnd w:id="369"/>
      <w:r w:rsidR="00083626">
        <w:rPr>
          <w:rStyle w:val="CommentReference"/>
        </w:rPr>
        <w:commentReference w:id="369"/>
      </w:r>
      <w:r w:rsidRPr="00A5757F">
        <w:rPr>
          <w:color w:val="000000"/>
        </w:rPr>
        <w:t xml:space="preserve">This will be more convincing than AIC. </w:t>
      </w:r>
    </w:p>
    <w:p w14:paraId="4D5189E9" w14:textId="77777777" w:rsidR="00880452" w:rsidRPr="00A5757F" w:rsidRDefault="00880452" w:rsidP="008B5B26">
      <w:pPr>
        <w:autoSpaceDE w:val="0"/>
        <w:autoSpaceDN w:val="0"/>
        <w:adjustRightInd w:val="0"/>
        <w:ind w:left="360"/>
      </w:pPr>
    </w:p>
    <w:p w14:paraId="097849BE" w14:textId="1675B3CB" w:rsidR="00C612AA" w:rsidRPr="004668B7" w:rsidRDefault="00C612AA" w:rsidP="0097411D">
      <w:pPr>
        <w:autoSpaceDE w:val="0"/>
        <w:autoSpaceDN w:val="0"/>
        <w:adjustRightInd w:val="0"/>
        <w:ind w:left="360"/>
        <w:rPr>
          <w:i/>
          <w:iCs/>
        </w:rPr>
      </w:pPr>
      <w:r w:rsidRPr="000F3A36">
        <w:rPr>
          <w:i/>
          <w:iCs/>
          <w:highlight w:val="yellow"/>
          <w:rPrChange w:id="370" w:author="Hyosub Kim" w:date="2020-08-13T16:43:00Z">
            <w:rPr>
              <w:i/>
              <w:iCs/>
            </w:rPr>
          </w:rPrChange>
        </w:rPr>
        <w:t>We agree. We plan to compare the model predictions with behavioral data</w:t>
      </w:r>
      <w:r w:rsidR="004668B7" w:rsidRPr="000F3A36">
        <w:rPr>
          <w:i/>
          <w:iCs/>
          <w:highlight w:val="yellow"/>
          <w:rPrChange w:id="371" w:author="Hyosub Kim" w:date="2020-08-13T16:43:00Z">
            <w:rPr>
              <w:i/>
              <w:iCs/>
            </w:rPr>
          </w:rPrChange>
        </w:rPr>
        <w:t xml:space="preserve"> as the primary validation of the correct mode</w:t>
      </w:r>
      <w:r w:rsidR="00FE11B4" w:rsidRPr="000F3A36">
        <w:rPr>
          <w:i/>
          <w:iCs/>
          <w:highlight w:val="yellow"/>
          <w:rPrChange w:id="372" w:author="Hyosub Kim" w:date="2020-08-13T16:43:00Z">
            <w:rPr>
              <w:i/>
              <w:iCs/>
            </w:rPr>
          </w:rPrChange>
        </w:rPr>
        <w:t>l</w:t>
      </w:r>
      <w:r w:rsidR="0097411D" w:rsidRPr="000F3A36">
        <w:rPr>
          <w:i/>
          <w:iCs/>
          <w:highlight w:val="yellow"/>
          <w:rPrChange w:id="373" w:author="Hyosub Kim" w:date="2020-08-13T16:43:00Z">
            <w:rPr>
              <w:i/>
              <w:iCs/>
            </w:rPr>
          </w:rPrChange>
        </w:rPr>
        <w:t xml:space="preserve"> once data are collected. As the reviewer states, this is the best way to determine which hypothesis is correct</w:t>
      </w:r>
      <w:ins w:id="374" w:author="Hyosub Kim" w:date="2020-08-14T15:05:00Z">
        <w:r w:rsidR="00083626">
          <w:rPr>
            <w:i/>
            <w:iCs/>
            <w:highlight w:val="yellow"/>
          </w:rPr>
          <w:t xml:space="preserve"> </w:t>
        </w:r>
      </w:ins>
      <w:ins w:id="375" w:author="Hyosub Kim" w:date="2020-08-14T15:06:00Z">
        <w:r w:rsidR="00083626">
          <w:rPr>
            <w:i/>
            <w:iCs/>
            <w:highlight w:val="yellow"/>
          </w:rPr>
          <w:t xml:space="preserve">and will be </w:t>
        </w:r>
      </w:ins>
      <w:ins w:id="376" w:author="Hyosub Kim" w:date="2020-08-14T15:05:00Z">
        <w:r w:rsidR="00083626">
          <w:rPr>
            <w:i/>
            <w:iCs/>
            <w:highlight w:val="yellow"/>
          </w:rPr>
          <w:t>especially</w:t>
        </w:r>
      </w:ins>
      <w:ins w:id="377" w:author="Hyosub Kim" w:date="2020-08-14T15:06:00Z">
        <w:r w:rsidR="00083626">
          <w:rPr>
            <w:i/>
            <w:iCs/>
            <w:highlight w:val="yellow"/>
          </w:rPr>
          <w:t xml:space="preserve"> convincing</w:t>
        </w:r>
      </w:ins>
      <w:ins w:id="378" w:author="Hyosub Kim" w:date="2020-08-14T15:05:00Z">
        <w:r w:rsidR="00083626">
          <w:rPr>
            <w:i/>
            <w:iCs/>
            <w:highlight w:val="yellow"/>
          </w:rPr>
          <w:t xml:space="preserve"> if we see strong qu</w:t>
        </w:r>
      </w:ins>
      <w:ins w:id="379" w:author="Hyosub Kim" w:date="2020-08-14T15:06:00Z">
        <w:r w:rsidR="00083626">
          <w:rPr>
            <w:i/>
            <w:iCs/>
            <w:highlight w:val="yellow"/>
          </w:rPr>
          <w:t xml:space="preserve">alitative differences </w:t>
        </w:r>
      </w:ins>
      <w:ins w:id="380" w:author="Hyosub Kim" w:date="2020-08-14T15:07:00Z">
        <w:r w:rsidR="00083626">
          <w:rPr>
            <w:i/>
            <w:iCs/>
            <w:highlight w:val="yellow"/>
          </w:rPr>
          <w:t>between the congruence of each models’ predictions relative to the data.</w:t>
        </w:r>
      </w:ins>
      <w:ins w:id="381" w:author="Hyosub Kim" w:date="2020-08-14T15:06:00Z">
        <w:r w:rsidR="00083626">
          <w:rPr>
            <w:i/>
            <w:iCs/>
            <w:highlight w:val="yellow"/>
          </w:rPr>
          <w:t xml:space="preserve"> </w:t>
        </w:r>
      </w:ins>
      <w:del w:id="382" w:author="Hyosub Kim" w:date="2020-08-14T15:05:00Z">
        <w:r w:rsidR="0097411D" w:rsidRPr="000F3A36" w:rsidDel="00083626">
          <w:rPr>
            <w:i/>
            <w:iCs/>
            <w:highlight w:val="yellow"/>
            <w:rPrChange w:id="383" w:author="Hyosub Kim" w:date="2020-08-13T16:43:00Z">
              <w:rPr>
                <w:i/>
                <w:iCs/>
              </w:rPr>
            </w:rPrChange>
          </w:rPr>
          <w:delText xml:space="preserve">. </w:delText>
        </w:r>
      </w:del>
      <w:r w:rsidR="0097411D" w:rsidRPr="000F3A36">
        <w:rPr>
          <w:i/>
          <w:iCs/>
          <w:highlight w:val="yellow"/>
          <w:rPrChange w:id="384" w:author="Hyosub Kim" w:date="2020-08-13T16:43:00Z">
            <w:rPr>
              <w:i/>
              <w:iCs/>
            </w:rPr>
          </w:rPrChange>
        </w:rPr>
        <w:t xml:space="preserve">We describe </w:t>
      </w:r>
      <w:del w:id="385" w:author="Hyosub Kim" w:date="2020-08-14T15:13:00Z">
        <w:r w:rsidR="0097411D" w:rsidRPr="000F3A36" w:rsidDel="00083626">
          <w:rPr>
            <w:i/>
            <w:iCs/>
            <w:highlight w:val="yellow"/>
            <w:rPrChange w:id="386" w:author="Hyosub Kim" w:date="2020-08-13T16:43:00Z">
              <w:rPr>
                <w:i/>
                <w:iCs/>
              </w:rPr>
            </w:rPrChange>
          </w:rPr>
          <w:delText xml:space="preserve">these </w:delText>
        </w:r>
      </w:del>
      <w:ins w:id="387" w:author="Hyosub Kim" w:date="2020-08-14T15:13:00Z">
        <w:r w:rsidR="00083626">
          <w:rPr>
            <w:i/>
            <w:iCs/>
            <w:highlight w:val="yellow"/>
          </w:rPr>
          <w:t>additional</w:t>
        </w:r>
        <w:r w:rsidR="00083626" w:rsidRPr="000F3A36">
          <w:rPr>
            <w:i/>
            <w:iCs/>
            <w:highlight w:val="yellow"/>
            <w:rPrChange w:id="388" w:author="Hyosub Kim" w:date="2020-08-13T16:43:00Z">
              <w:rPr>
                <w:i/>
                <w:iCs/>
              </w:rPr>
            </w:rPrChange>
          </w:rPr>
          <w:t xml:space="preserve"> </w:t>
        </w:r>
      </w:ins>
      <w:r w:rsidR="0097411D" w:rsidRPr="000F3A36">
        <w:rPr>
          <w:i/>
          <w:iCs/>
          <w:highlight w:val="yellow"/>
          <w:rPrChange w:id="389" w:author="Hyosub Kim" w:date="2020-08-13T16:43:00Z">
            <w:rPr>
              <w:i/>
              <w:iCs/>
            </w:rPr>
          </w:rPrChange>
        </w:rPr>
        <w:t>analyses to test our hypotheses in the Behavior subsection of Statistical Analysis section. We have now changed the order of the Computational Models and Behavior subsections as well as added clarifying language to the Statistical Analysis section to ensure that we are not over emphasizing our model fitting analyses (lines</w:t>
      </w:r>
      <w:r w:rsidR="00183842" w:rsidRPr="000F3A36">
        <w:rPr>
          <w:i/>
          <w:iCs/>
          <w:highlight w:val="yellow"/>
          <w:rPrChange w:id="390" w:author="Hyosub Kim" w:date="2020-08-13T16:43:00Z">
            <w:rPr>
              <w:i/>
              <w:iCs/>
            </w:rPr>
          </w:rPrChange>
        </w:rPr>
        <w:t xml:space="preserve"> 297-303</w:t>
      </w:r>
      <w:r w:rsidR="0097411D" w:rsidRPr="000F3A36">
        <w:rPr>
          <w:i/>
          <w:iCs/>
          <w:highlight w:val="yellow"/>
          <w:rPrChange w:id="391" w:author="Hyosub Kim" w:date="2020-08-13T16:43:00Z">
            <w:rPr>
              <w:i/>
              <w:iCs/>
            </w:rPr>
          </w:rPrChange>
        </w:rPr>
        <w:t xml:space="preserve">). However, we do still plan to perform objective model comparison using AIC as this will allow us to test how </w:t>
      </w:r>
      <w:del w:id="392" w:author="Hyosub Kim" w:date="2020-08-14T15:04:00Z">
        <w:r w:rsidR="0097411D" w:rsidRPr="000F3A36" w:rsidDel="00083626">
          <w:rPr>
            <w:i/>
            <w:iCs/>
            <w:highlight w:val="yellow"/>
            <w:rPrChange w:id="393" w:author="Hyosub Kim" w:date="2020-08-13T16:43:00Z">
              <w:rPr>
                <w:i/>
                <w:iCs/>
              </w:rPr>
            </w:rPrChange>
          </w:rPr>
          <w:delText>well each</w:delText>
        </w:r>
      </w:del>
      <w:ins w:id="394" w:author="Hyosub Kim" w:date="2020-08-14T15:04:00Z">
        <w:r w:rsidR="00083626">
          <w:rPr>
            <w:i/>
            <w:iCs/>
            <w:highlight w:val="yellow"/>
          </w:rPr>
          <w:t>the relative quality of each</w:t>
        </w:r>
      </w:ins>
      <w:r w:rsidR="0097411D" w:rsidRPr="000F3A36">
        <w:rPr>
          <w:i/>
          <w:iCs/>
          <w:highlight w:val="yellow"/>
          <w:rPrChange w:id="395" w:author="Hyosub Kim" w:date="2020-08-13T16:43:00Z">
            <w:rPr>
              <w:i/>
              <w:iCs/>
            </w:rPr>
          </w:rPrChange>
        </w:rPr>
        <w:t xml:space="preserve"> model</w:t>
      </w:r>
      <w:ins w:id="396" w:author="Hyosub Kim" w:date="2020-08-14T15:05:00Z">
        <w:r w:rsidR="00083626">
          <w:rPr>
            <w:i/>
            <w:iCs/>
            <w:highlight w:val="yellow"/>
          </w:rPr>
          <w:t>’s</w:t>
        </w:r>
      </w:ins>
      <w:r w:rsidR="0097411D" w:rsidRPr="000F3A36">
        <w:rPr>
          <w:i/>
          <w:iCs/>
          <w:highlight w:val="yellow"/>
          <w:rPrChange w:id="397" w:author="Hyosub Kim" w:date="2020-08-13T16:43:00Z">
            <w:rPr>
              <w:i/>
              <w:iCs/>
            </w:rPr>
          </w:rPrChange>
        </w:rPr>
        <w:t xml:space="preserve"> fits </w:t>
      </w:r>
      <w:ins w:id="398" w:author="Hyosub Kim" w:date="2020-08-14T15:05:00Z">
        <w:r w:rsidR="00083626">
          <w:rPr>
            <w:i/>
            <w:iCs/>
            <w:highlight w:val="yellow"/>
          </w:rPr>
          <w:t xml:space="preserve">to </w:t>
        </w:r>
      </w:ins>
      <w:r w:rsidR="0097411D" w:rsidRPr="000F3A36">
        <w:rPr>
          <w:i/>
          <w:iCs/>
          <w:highlight w:val="yellow"/>
          <w:rPrChange w:id="399" w:author="Hyosub Kim" w:date="2020-08-13T16:43:00Z">
            <w:rPr>
              <w:i/>
              <w:iCs/>
            </w:rPr>
          </w:rPrChange>
        </w:rPr>
        <w:t xml:space="preserve">behavioral data. This analysis should complement the analysis of behavior and we expect the results of this analysis will align with the behavioral analysis. </w:t>
      </w:r>
      <w:r w:rsidR="00EE67CE" w:rsidRPr="000F3A36">
        <w:rPr>
          <w:i/>
          <w:iCs/>
          <w:highlight w:val="yellow"/>
          <w:rPrChange w:id="400" w:author="Hyosub Kim" w:date="2020-08-13T16:43:00Z">
            <w:rPr>
              <w:i/>
              <w:iCs/>
            </w:rPr>
          </w:rPrChange>
        </w:rPr>
        <w:t>We offer further statistical analysis of the AIC values as confirmation for the correct hypothesis/model.</w:t>
      </w:r>
      <w:r w:rsidR="00EE67CE">
        <w:rPr>
          <w:i/>
          <w:iCs/>
        </w:rPr>
        <w:t xml:space="preserve"> </w:t>
      </w:r>
    </w:p>
    <w:p w14:paraId="3081524B" w14:textId="77777777" w:rsidR="00880452" w:rsidRPr="00A5757F" w:rsidRDefault="00880452" w:rsidP="004668B7">
      <w:pPr>
        <w:autoSpaceDE w:val="0"/>
        <w:autoSpaceDN w:val="0"/>
        <w:adjustRightInd w:val="0"/>
      </w:pPr>
    </w:p>
    <w:p w14:paraId="6C3EE43B" w14:textId="0E453EDC"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ok for quantifying the fit of the data, authors should consider a different approach if they are truly interested in contrasting the two hypothesis that they present. </w:t>
      </w:r>
      <w:commentRangeStart w:id="401"/>
      <w:r w:rsidRPr="00A5757F">
        <w:rPr>
          <w:color w:val="000000"/>
        </w:rPr>
        <w:t>In principle they have two contrasting theories that provide distinct predictions. Authors will presumable test these predictions experimentally. The results will match one theory better than the other.</w:t>
      </w:r>
      <w:commentRangeEnd w:id="401"/>
      <w:r w:rsidR="00065364">
        <w:rPr>
          <w:rStyle w:val="CommentReference"/>
        </w:rPr>
        <w:commentReference w:id="401"/>
      </w:r>
      <w:r w:rsidRPr="00A5757F">
        <w:rPr>
          <w:color w:val="000000"/>
        </w:rPr>
        <w:t xml:space="preserve"> This will be more convincing for selecting the model that underlies use-dependent plasticity in locomotion, as opposed to AIC. </w:t>
      </w:r>
    </w:p>
    <w:p w14:paraId="43C6953C" w14:textId="77777777" w:rsidR="00880452" w:rsidRPr="00A5757F" w:rsidRDefault="00880452" w:rsidP="008B5B26">
      <w:pPr>
        <w:autoSpaceDE w:val="0"/>
        <w:autoSpaceDN w:val="0"/>
        <w:adjustRightInd w:val="0"/>
        <w:ind w:left="360"/>
      </w:pPr>
    </w:p>
    <w:p w14:paraId="2AE7F98C" w14:textId="03BE9DDF" w:rsidR="00880452" w:rsidRDefault="0097411D" w:rsidP="0097411D">
      <w:pPr>
        <w:autoSpaceDE w:val="0"/>
        <w:autoSpaceDN w:val="0"/>
        <w:adjustRightInd w:val="0"/>
        <w:ind w:left="360"/>
        <w:rPr>
          <w:i/>
          <w:iCs/>
        </w:rPr>
      </w:pPr>
      <w:r>
        <w:rPr>
          <w:i/>
          <w:iCs/>
        </w:rPr>
        <w:t xml:space="preserve">Please see our response to R1 comment #19 above. </w:t>
      </w:r>
    </w:p>
    <w:p w14:paraId="63D32F88" w14:textId="77777777" w:rsidR="0097411D" w:rsidRPr="00A5757F" w:rsidRDefault="0097411D" w:rsidP="003E47E9">
      <w:pPr>
        <w:autoSpaceDE w:val="0"/>
        <w:autoSpaceDN w:val="0"/>
        <w:adjustRightInd w:val="0"/>
      </w:pPr>
    </w:p>
    <w:p w14:paraId="205D412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lastRenderedPageBreak/>
        <w:t xml:space="preserve">I might have missed this, but I did not see the rational for this expectation. </w:t>
      </w:r>
    </w:p>
    <w:p w14:paraId="34997871" w14:textId="77777777" w:rsidR="00880452" w:rsidRPr="00A5757F" w:rsidRDefault="00880452" w:rsidP="008B5B26">
      <w:pPr>
        <w:autoSpaceDE w:val="0"/>
        <w:autoSpaceDN w:val="0"/>
        <w:adjustRightInd w:val="0"/>
        <w:ind w:left="360"/>
      </w:pPr>
    </w:p>
    <w:p w14:paraId="3117D4CA" w14:textId="2A2501DB" w:rsidR="00065364" w:rsidDel="00065364" w:rsidRDefault="00065364" w:rsidP="00065364">
      <w:pPr>
        <w:autoSpaceDE w:val="0"/>
        <w:autoSpaceDN w:val="0"/>
        <w:adjustRightInd w:val="0"/>
        <w:ind w:left="360"/>
        <w:rPr>
          <w:del w:id="402" w:author="Hyosub Kim" w:date="2020-08-14T15:20:00Z"/>
          <w:moveTo w:id="403" w:author="Hyosub Kim" w:date="2020-08-14T15:19:00Z"/>
          <w:i/>
          <w:iCs/>
        </w:rPr>
      </w:pPr>
      <w:moveToRangeStart w:id="404" w:author="Hyosub Kim" w:date="2020-08-14T15:19:00Z" w:name="move48310774"/>
      <w:moveTo w:id="405" w:author="Hyosub Kim" w:date="2020-08-14T15:19:00Z">
        <w:del w:id="406" w:author="Hyosub Kim" w:date="2020-08-14T15:19:00Z">
          <w:r w:rsidDel="00065364">
            <w:rPr>
              <w:i/>
              <w:iCs/>
            </w:rPr>
            <w:delText>To make this connection clear in the manuscript,</w:delText>
          </w:r>
        </w:del>
      </w:moveTo>
      <w:ins w:id="407" w:author="Hyosub Kim" w:date="2020-08-14T15:19:00Z">
        <w:r>
          <w:rPr>
            <w:i/>
            <w:iCs/>
          </w:rPr>
          <w:t>We have bolstered our rationale</w:t>
        </w:r>
      </w:ins>
      <w:moveTo w:id="408" w:author="Hyosub Kim" w:date="2020-08-14T15:19:00Z">
        <w:r>
          <w:rPr>
            <w:i/>
            <w:iCs/>
          </w:rPr>
          <w:t xml:space="preserve"> </w:t>
        </w:r>
        <w:del w:id="409" w:author="Hyosub Kim" w:date="2020-08-14T15:19:00Z">
          <w:r w:rsidDel="00065364">
            <w:rPr>
              <w:i/>
              <w:iCs/>
            </w:rPr>
            <w:delText xml:space="preserve">we have added points </w:delText>
          </w:r>
        </w:del>
        <w:r>
          <w:rPr>
            <w:i/>
            <w:iCs/>
          </w:rPr>
          <w:t>in the Conditions section (lines 119-122).</w:t>
        </w:r>
      </w:moveTo>
      <w:ins w:id="410" w:author="Hyosub Kim" w:date="2020-08-14T15:20:00Z">
        <w:r>
          <w:rPr>
            <w:i/>
            <w:iCs/>
          </w:rPr>
          <w:t xml:space="preserve"> There, we state that </w:t>
        </w:r>
      </w:ins>
    </w:p>
    <w:moveToRangeEnd w:id="404"/>
    <w:p w14:paraId="6BB20A8D" w14:textId="1DF03566" w:rsidR="00EE67CE" w:rsidRDefault="00EE67CE" w:rsidP="008B5B26">
      <w:pPr>
        <w:autoSpaceDE w:val="0"/>
        <w:autoSpaceDN w:val="0"/>
        <w:adjustRightInd w:val="0"/>
        <w:ind w:left="360"/>
        <w:rPr>
          <w:i/>
          <w:iCs/>
        </w:rPr>
      </w:pPr>
      <w:del w:id="411" w:author="Hyosub Kim" w:date="2020-08-14T15:20:00Z">
        <w:r w:rsidDel="00065364">
          <w:rPr>
            <w:i/>
            <w:iCs/>
          </w:rPr>
          <w:delText>T</w:delText>
        </w:r>
      </w:del>
      <w:ins w:id="412" w:author="Hyosub Kim" w:date="2020-08-14T15:20:00Z">
        <w:r w:rsidR="00065364">
          <w:rPr>
            <w:i/>
            <w:iCs/>
          </w:rPr>
          <w:t>t</w:t>
        </w:r>
      </w:ins>
      <w:r>
        <w:rPr>
          <w:i/>
          <w:iCs/>
        </w:rPr>
        <w:t>he variability of SAI behavior during the Learning phase should change as a function of the target variability. Put more simply, we expect behavior to follow the on-screen targets during Learning. If this is true, the mean SAI behavior for the entire Learning phase should be similar across all conditions</w:t>
      </w:r>
      <w:ins w:id="413" w:author="Hyosub Kim" w:date="2020-08-14T15:20:00Z">
        <w:r w:rsidR="00065364">
          <w:rPr>
            <w:i/>
            <w:iCs/>
          </w:rPr>
          <w:t xml:space="preserve"> (as the mean target location is the same across conditions)</w:t>
        </w:r>
      </w:ins>
      <w:r>
        <w:rPr>
          <w:i/>
          <w:iCs/>
        </w:rPr>
        <w:t xml:space="preserve">, but the standard deviation of the SAI behavior measured for the entire Learning phase should be different across phases. Participants should demonstrate the least amount of SAI standard deviation during the Constant condition, </w:t>
      </w:r>
      <w:r w:rsidR="001A4DEC">
        <w:rPr>
          <w:i/>
          <w:iCs/>
        </w:rPr>
        <w:t xml:space="preserve">the second highest amount of SAI standard deviation during the Low Variability condition and the highest amount of SAI standard deviation during the High Variability condition. Validating that there are indeed different amounts of training consistency (centered around similar means) will allow us to confidently say that aftereffects either do or do not depend on that training consistency. </w:t>
      </w:r>
      <w:moveFromRangeStart w:id="414" w:author="Hyosub Kim" w:date="2020-08-14T15:19:00Z" w:name="move48310774"/>
      <w:moveFrom w:id="415" w:author="Hyosub Kim" w:date="2020-08-14T15:19:00Z">
        <w:r w:rsidR="001A4DEC" w:rsidDel="00065364">
          <w:rPr>
            <w:i/>
            <w:iCs/>
          </w:rPr>
          <w:t>To make this connection clear in the manuscript, we have added points in the Conditions section (lines</w:t>
        </w:r>
        <w:r w:rsidR="003043AB" w:rsidDel="00065364">
          <w:rPr>
            <w:i/>
            <w:iCs/>
          </w:rPr>
          <w:t xml:space="preserve"> 119-122</w:t>
        </w:r>
        <w:r w:rsidR="001A4DEC" w:rsidDel="00065364">
          <w:rPr>
            <w:i/>
            <w:iCs/>
          </w:rPr>
          <w:t>)</w:t>
        </w:r>
        <w:r w:rsidR="0066132E" w:rsidDel="00065364">
          <w:rPr>
            <w:i/>
            <w:iCs/>
          </w:rPr>
          <w:t>.</w:t>
        </w:r>
      </w:moveFrom>
      <w:moveFromRangeEnd w:id="414"/>
    </w:p>
    <w:p w14:paraId="0420CCFC" w14:textId="77777777" w:rsidR="00880452" w:rsidRPr="00A5757F" w:rsidRDefault="00880452" w:rsidP="001A4DEC">
      <w:pPr>
        <w:autoSpaceDE w:val="0"/>
        <w:autoSpaceDN w:val="0"/>
        <w:adjustRightInd w:val="0"/>
      </w:pPr>
    </w:p>
    <w:p w14:paraId="796496EA"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Revise. As of now it is unclear if Authors have done (or will) correct for multiple comparisons. </w:t>
      </w:r>
    </w:p>
    <w:p w14:paraId="22FE9821" w14:textId="77777777" w:rsidR="00880452" w:rsidRPr="00A5757F" w:rsidRDefault="00880452" w:rsidP="008B5B26">
      <w:pPr>
        <w:autoSpaceDE w:val="0"/>
        <w:autoSpaceDN w:val="0"/>
        <w:adjustRightInd w:val="0"/>
        <w:ind w:left="360"/>
      </w:pPr>
    </w:p>
    <w:p w14:paraId="1C1EED0D" w14:textId="7352A343" w:rsidR="00880452" w:rsidRPr="00B16151" w:rsidRDefault="00B16151" w:rsidP="008B5B26">
      <w:pPr>
        <w:autoSpaceDE w:val="0"/>
        <w:autoSpaceDN w:val="0"/>
        <w:adjustRightInd w:val="0"/>
        <w:ind w:left="360"/>
        <w:rPr>
          <w:i/>
          <w:iCs/>
        </w:rPr>
      </w:pPr>
      <w:r w:rsidRPr="00B16151">
        <w:rPr>
          <w:i/>
          <w:iCs/>
        </w:rPr>
        <w:t>We have revised to indicate that we plan on correcting for multiple comparisons (line</w:t>
      </w:r>
      <w:r w:rsidR="001A4DEC">
        <w:rPr>
          <w:i/>
          <w:iCs/>
        </w:rPr>
        <w:t>s</w:t>
      </w:r>
      <w:r w:rsidR="0066132E">
        <w:rPr>
          <w:i/>
          <w:iCs/>
        </w:rPr>
        <w:t xml:space="preserve"> 350-351</w:t>
      </w:r>
      <w:r w:rsidR="001A4DEC">
        <w:rPr>
          <w:i/>
          <w:iCs/>
        </w:rPr>
        <w:t>)</w:t>
      </w:r>
      <w:r w:rsidRPr="00B16151">
        <w:rPr>
          <w:i/>
          <w:iCs/>
        </w:rPr>
        <w:t>.</w:t>
      </w:r>
    </w:p>
    <w:p w14:paraId="6978D500" w14:textId="77777777" w:rsidR="00880452" w:rsidRPr="00A5757F" w:rsidRDefault="00880452" w:rsidP="008B5B26">
      <w:pPr>
        <w:autoSpaceDE w:val="0"/>
        <w:autoSpaceDN w:val="0"/>
        <w:adjustRightInd w:val="0"/>
        <w:ind w:left="360"/>
      </w:pPr>
    </w:p>
    <w:p w14:paraId="5B905390" w14:textId="77777777" w:rsidR="00880452" w:rsidRPr="00B16151" w:rsidRDefault="00880452" w:rsidP="008B5B26">
      <w:pPr>
        <w:pStyle w:val="ListParagraph"/>
        <w:numPr>
          <w:ilvl w:val="0"/>
          <w:numId w:val="1"/>
        </w:numPr>
        <w:autoSpaceDE w:val="0"/>
        <w:autoSpaceDN w:val="0"/>
        <w:adjustRightInd w:val="0"/>
        <w:ind w:left="360"/>
        <w:rPr>
          <w:highlight w:val="yellow"/>
        </w:rPr>
      </w:pPr>
      <w:r w:rsidRPr="00B16151">
        <w:rPr>
          <w:color w:val="000000"/>
          <w:highlight w:val="yellow"/>
        </w:rPr>
        <w:t xml:space="preserve">Authors should submit their paper once they can validate their models. Even if this is a Stage 1 Registered Report, as of now, the study is not complete and does not add to the current theories of processes underlying use-dependent learning. </w:t>
      </w:r>
    </w:p>
    <w:p w14:paraId="000ED23C" w14:textId="77777777" w:rsidR="00B16151" w:rsidRDefault="00B16151" w:rsidP="00B16151">
      <w:pPr>
        <w:autoSpaceDE w:val="0"/>
        <w:autoSpaceDN w:val="0"/>
        <w:adjustRightInd w:val="0"/>
      </w:pPr>
    </w:p>
    <w:p w14:paraId="75B0FA99" w14:textId="00A23A4A" w:rsidR="00880452" w:rsidRPr="00A5757F" w:rsidRDefault="00880452" w:rsidP="008B5B26">
      <w:pPr>
        <w:autoSpaceDE w:val="0"/>
        <w:autoSpaceDN w:val="0"/>
        <w:adjustRightInd w:val="0"/>
        <w:ind w:left="360"/>
      </w:pPr>
      <w:r w:rsidRPr="00A5757F">
        <w:t>***clarification***</w:t>
      </w:r>
    </w:p>
    <w:p w14:paraId="218ABCB7" w14:textId="77777777" w:rsidR="00880452" w:rsidRPr="00A5757F" w:rsidRDefault="00880452" w:rsidP="008B5B26">
      <w:pPr>
        <w:autoSpaceDE w:val="0"/>
        <w:autoSpaceDN w:val="0"/>
        <w:adjustRightInd w:val="0"/>
        <w:ind w:left="360"/>
      </w:pPr>
    </w:p>
    <w:p w14:paraId="62767924" w14:textId="77777777" w:rsidR="00880452" w:rsidRPr="00B16151" w:rsidRDefault="00880452" w:rsidP="008B5B26">
      <w:pPr>
        <w:pStyle w:val="ListParagraph"/>
        <w:numPr>
          <w:ilvl w:val="0"/>
          <w:numId w:val="1"/>
        </w:numPr>
        <w:autoSpaceDE w:val="0"/>
        <w:autoSpaceDN w:val="0"/>
        <w:adjustRightInd w:val="0"/>
        <w:ind w:left="360"/>
        <w:rPr>
          <w:highlight w:val="yellow"/>
        </w:rPr>
      </w:pPr>
      <w:r w:rsidRPr="00B16151">
        <w:rPr>
          <w:color w:val="000000"/>
          <w:highlight w:val="yellow"/>
        </w:rPr>
        <w:t>This section is appropriate for a grant, not for a journal paper! Please revise.</w:t>
      </w:r>
    </w:p>
    <w:p w14:paraId="761250E9" w14:textId="77777777" w:rsidR="00880452" w:rsidRPr="00A5757F" w:rsidRDefault="00880452" w:rsidP="008B5B26">
      <w:pPr>
        <w:autoSpaceDE w:val="0"/>
        <w:autoSpaceDN w:val="0"/>
        <w:adjustRightInd w:val="0"/>
        <w:ind w:left="360"/>
      </w:pPr>
    </w:p>
    <w:p w14:paraId="37B6FDFF" w14:textId="77777777" w:rsidR="00880452" w:rsidRPr="00A5757F" w:rsidRDefault="00880452" w:rsidP="008B5B26">
      <w:pPr>
        <w:autoSpaceDE w:val="0"/>
        <w:autoSpaceDN w:val="0"/>
        <w:adjustRightInd w:val="0"/>
        <w:ind w:left="360"/>
      </w:pPr>
      <w:r w:rsidRPr="00A5757F">
        <w:t>***clarification***</w:t>
      </w:r>
    </w:p>
    <w:p w14:paraId="023AE327" w14:textId="77777777" w:rsidR="00880452" w:rsidRPr="00A5757F" w:rsidRDefault="00880452" w:rsidP="008B5B26">
      <w:pPr>
        <w:autoSpaceDE w:val="0"/>
        <w:autoSpaceDN w:val="0"/>
        <w:adjustRightInd w:val="0"/>
        <w:ind w:left="360"/>
      </w:pPr>
    </w:p>
    <w:p w14:paraId="2828F58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uthors should consider removing this analysis. It is more convincing to observe distinct predictions from each model.</w:t>
      </w:r>
    </w:p>
    <w:p w14:paraId="46603C3F" w14:textId="77777777" w:rsidR="00880452" w:rsidRPr="00A5757F" w:rsidRDefault="00880452" w:rsidP="008B5B26">
      <w:pPr>
        <w:autoSpaceDE w:val="0"/>
        <w:autoSpaceDN w:val="0"/>
        <w:adjustRightInd w:val="0"/>
        <w:ind w:left="360"/>
      </w:pPr>
    </w:p>
    <w:p w14:paraId="5551D5A2" w14:textId="703A2019" w:rsidR="00880452" w:rsidRPr="006321B3" w:rsidRDefault="00065364" w:rsidP="008B5B26">
      <w:pPr>
        <w:autoSpaceDE w:val="0"/>
        <w:autoSpaceDN w:val="0"/>
        <w:adjustRightInd w:val="0"/>
        <w:ind w:left="360"/>
        <w:rPr>
          <w:i/>
          <w:iCs/>
        </w:rPr>
      </w:pPr>
      <w:ins w:id="416" w:author="Hyosub Kim" w:date="2020-08-14T15:21:00Z">
        <w:r>
          <w:rPr>
            <w:i/>
            <w:iCs/>
            <w:highlight w:val="yellow"/>
          </w:rPr>
          <w:t>We appreciate the reviewer’s comment and hope we have addressed the overall concern regarding testing distinct predictions in our responses to comment #’s XX.</w:t>
        </w:r>
      </w:ins>
      <w:ins w:id="417" w:author="Hyosub Kim" w:date="2020-08-14T15:22:00Z">
        <w:r>
          <w:rPr>
            <w:i/>
            <w:iCs/>
            <w:highlight w:val="yellow"/>
          </w:rPr>
          <w:t xml:space="preserve"> Our rationale for </w:t>
        </w:r>
      </w:ins>
      <w:ins w:id="418" w:author="Hyosub Kim" w:date="2020-08-14T15:23:00Z">
        <w:r>
          <w:rPr>
            <w:i/>
            <w:iCs/>
            <w:highlight w:val="yellow"/>
          </w:rPr>
          <w:t xml:space="preserve">including </w:t>
        </w:r>
      </w:ins>
      <w:del w:id="419" w:author="Hyosub Kim" w:date="2020-08-14T15:22:00Z">
        <w:r w:rsidR="008E7166" w:rsidRPr="000F3A36" w:rsidDel="00065364">
          <w:rPr>
            <w:i/>
            <w:iCs/>
            <w:highlight w:val="yellow"/>
            <w:rPrChange w:id="420" w:author="Hyosub Kim" w:date="2020-08-13T16:43:00Z">
              <w:rPr>
                <w:i/>
                <w:iCs/>
              </w:rPr>
            </w:rPrChange>
          </w:rPr>
          <w:delText xml:space="preserve">The purpose of </w:delText>
        </w:r>
      </w:del>
      <w:r w:rsidR="008E7166" w:rsidRPr="000F3A36">
        <w:rPr>
          <w:i/>
          <w:iCs/>
          <w:highlight w:val="yellow"/>
          <w:rPrChange w:id="421" w:author="Hyosub Kim" w:date="2020-08-13T16:43:00Z">
            <w:rPr>
              <w:i/>
              <w:iCs/>
            </w:rPr>
          </w:rPrChange>
        </w:rPr>
        <w:t>the model recovery analysis</w:t>
      </w:r>
      <w:ins w:id="422" w:author="Hyosub Kim" w:date="2020-08-14T15:23:00Z">
        <w:r>
          <w:rPr>
            <w:i/>
            <w:iCs/>
            <w:highlight w:val="yellow"/>
          </w:rPr>
          <w:t>, in addition to the more direct an</w:t>
        </w:r>
      </w:ins>
      <w:ins w:id="423" w:author="Hyosub Kim" w:date="2020-08-14T15:24:00Z">
        <w:r>
          <w:rPr>
            <w:i/>
            <w:iCs/>
            <w:highlight w:val="yellow"/>
          </w:rPr>
          <w:t>alyses of our models’ predictions,</w:t>
        </w:r>
      </w:ins>
      <w:r w:rsidR="008E7166" w:rsidRPr="000F3A36">
        <w:rPr>
          <w:i/>
          <w:iCs/>
          <w:highlight w:val="yellow"/>
          <w:rPrChange w:id="424" w:author="Hyosub Kim" w:date="2020-08-13T16:43:00Z">
            <w:rPr>
              <w:i/>
              <w:iCs/>
            </w:rPr>
          </w:rPrChange>
        </w:rPr>
        <w:t xml:space="preserve"> is to ensure that the models can indeed be differentiate</w:t>
      </w:r>
      <w:r w:rsidR="0071221D" w:rsidRPr="000F3A36">
        <w:rPr>
          <w:i/>
          <w:iCs/>
          <w:highlight w:val="yellow"/>
          <w:rPrChange w:id="425" w:author="Hyosub Kim" w:date="2020-08-13T16:43:00Z">
            <w:rPr>
              <w:i/>
              <w:iCs/>
            </w:rPr>
          </w:rPrChange>
        </w:rPr>
        <w:t>d</w:t>
      </w:r>
      <w:r w:rsidR="008E7166" w:rsidRPr="000F3A36">
        <w:rPr>
          <w:i/>
          <w:iCs/>
          <w:highlight w:val="yellow"/>
          <w:rPrChange w:id="426" w:author="Hyosub Kim" w:date="2020-08-13T16:43:00Z">
            <w:rPr>
              <w:i/>
              <w:iCs/>
            </w:rPr>
          </w:rPrChange>
        </w:rPr>
        <w:t xml:space="preserve"> under ideal circumstances (i.e. when the models themselves generated the data). It can also help determine which method of objective model comparison is best to use in a given circumstance (</w:t>
      </w:r>
      <w:r w:rsidR="0071221D" w:rsidRPr="000F3A36">
        <w:rPr>
          <w:i/>
          <w:iCs/>
          <w:highlight w:val="yellow"/>
          <w:rPrChange w:id="427" w:author="Hyosub Kim" w:date="2020-08-13T16:43:00Z">
            <w:rPr>
              <w:i/>
              <w:iCs/>
            </w:rPr>
          </w:rPrChange>
        </w:rPr>
        <w:t xml:space="preserve">i.e. </w:t>
      </w:r>
      <w:r w:rsidR="008E7166" w:rsidRPr="000F3A36">
        <w:rPr>
          <w:i/>
          <w:iCs/>
          <w:highlight w:val="yellow"/>
          <w:rPrChange w:id="428" w:author="Hyosub Kim" w:date="2020-08-13T16:43:00Z">
            <w:rPr>
              <w:i/>
              <w:iCs/>
            </w:rPr>
          </w:rPrChange>
        </w:rPr>
        <w:t>with</w:t>
      </w:r>
      <w:r w:rsidR="0071221D" w:rsidRPr="000F3A36">
        <w:rPr>
          <w:i/>
          <w:iCs/>
          <w:highlight w:val="yellow"/>
          <w:rPrChange w:id="429" w:author="Hyosub Kim" w:date="2020-08-13T16:43:00Z">
            <w:rPr>
              <w:i/>
              <w:iCs/>
            </w:rPr>
          </w:rPrChange>
        </w:rPr>
        <w:t xml:space="preserve"> these</w:t>
      </w:r>
      <w:r w:rsidR="008E7166" w:rsidRPr="000F3A36">
        <w:rPr>
          <w:i/>
          <w:iCs/>
          <w:highlight w:val="yellow"/>
          <w:rPrChange w:id="430" w:author="Hyosub Kim" w:date="2020-08-13T16:43:00Z">
            <w:rPr>
              <w:i/>
              <w:iCs/>
            </w:rPr>
          </w:rPrChange>
        </w:rPr>
        <w:t xml:space="preserve"> specific models in </w:t>
      </w:r>
      <w:r w:rsidR="0071221D" w:rsidRPr="000F3A36">
        <w:rPr>
          <w:i/>
          <w:iCs/>
          <w:highlight w:val="yellow"/>
          <w:rPrChange w:id="431" w:author="Hyosub Kim" w:date="2020-08-13T16:43:00Z">
            <w:rPr>
              <w:i/>
              <w:iCs/>
            </w:rPr>
          </w:rPrChange>
        </w:rPr>
        <w:t xml:space="preserve">this </w:t>
      </w:r>
      <w:r w:rsidR="008E7166" w:rsidRPr="000F3A36">
        <w:rPr>
          <w:i/>
          <w:iCs/>
          <w:highlight w:val="yellow"/>
          <w:rPrChange w:id="432" w:author="Hyosub Kim" w:date="2020-08-13T16:43:00Z">
            <w:rPr>
              <w:i/>
              <w:iCs/>
            </w:rPr>
          </w:rPrChange>
        </w:rPr>
        <w:t xml:space="preserve">specific experimental paradigm). </w:t>
      </w:r>
      <w:commentRangeStart w:id="433"/>
      <w:r w:rsidR="008E7166" w:rsidRPr="000F3A36">
        <w:rPr>
          <w:i/>
          <w:iCs/>
          <w:highlight w:val="yellow"/>
          <w:rPrChange w:id="434" w:author="Hyosub Kim" w:date="2020-08-13T16:43:00Z">
            <w:rPr>
              <w:i/>
              <w:iCs/>
            </w:rPr>
          </w:rPrChange>
        </w:rPr>
        <w:t>The model recovery process starts with generating ‘fake’ datasets for each model</w:t>
      </w:r>
      <w:r w:rsidR="0071221D" w:rsidRPr="000F3A36">
        <w:rPr>
          <w:i/>
          <w:iCs/>
          <w:highlight w:val="yellow"/>
          <w:rPrChange w:id="435" w:author="Hyosub Kim" w:date="2020-08-13T16:43:00Z">
            <w:rPr>
              <w:i/>
              <w:iCs/>
            </w:rPr>
          </w:rPrChange>
        </w:rPr>
        <w:t xml:space="preserve"> using random parameter values</w:t>
      </w:r>
      <w:r w:rsidR="008E7166" w:rsidRPr="000F3A36">
        <w:rPr>
          <w:i/>
          <w:iCs/>
          <w:highlight w:val="yellow"/>
          <w:rPrChange w:id="436" w:author="Hyosub Kim" w:date="2020-08-13T16:43:00Z">
            <w:rPr>
              <w:i/>
              <w:iCs/>
            </w:rPr>
          </w:rPrChange>
        </w:rPr>
        <w:t xml:space="preserve">. Next, each dataset is fit by both models and some measure of objective model </w:t>
      </w:r>
      <w:r w:rsidR="00FE11B4" w:rsidRPr="000F3A36">
        <w:rPr>
          <w:i/>
          <w:iCs/>
          <w:highlight w:val="yellow"/>
          <w:rPrChange w:id="437" w:author="Hyosub Kim" w:date="2020-08-13T16:43:00Z">
            <w:rPr>
              <w:i/>
              <w:iCs/>
            </w:rPr>
          </w:rPrChange>
        </w:rPr>
        <w:t>selection criteria</w:t>
      </w:r>
      <w:r w:rsidR="008E7166" w:rsidRPr="000F3A36">
        <w:rPr>
          <w:i/>
          <w:iCs/>
          <w:highlight w:val="yellow"/>
          <w:rPrChange w:id="438" w:author="Hyosub Kim" w:date="2020-08-13T16:43:00Z">
            <w:rPr>
              <w:i/>
              <w:iCs/>
            </w:rPr>
          </w:rPrChange>
        </w:rPr>
        <w:t xml:space="preserve"> is generated (AIC for example). The model that is fit better for that iteration of fake data according to the objective model selection criteria is recorded. After this analysis is complete</w:t>
      </w:r>
      <w:r w:rsidR="0071221D" w:rsidRPr="000F3A36">
        <w:rPr>
          <w:i/>
          <w:iCs/>
          <w:highlight w:val="yellow"/>
          <w:rPrChange w:id="439" w:author="Hyosub Kim" w:date="2020-08-13T16:43:00Z">
            <w:rPr>
              <w:i/>
              <w:iCs/>
            </w:rPr>
          </w:rPrChange>
        </w:rPr>
        <w:t>,</w:t>
      </w:r>
      <w:r w:rsidR="008E7166" w:rsidRPr="000F3A36">
        <w:rPr>
          <w:i/>
          <w:iCs/>
          <w:highlight w:val="yellow"/>
          <w:rPrChange w:id="440" w:author="Hyosub Kim" w:date="2020-08-13T16:43:00Z">
            <w:rPr>
              <w:i/>
              <w:iCs/>
            </w:rPr>
          </w:rPrChange>
        </w:rPr>
        <w:t xml:space="preserve"> the confusion matrix provides a summary of this process with the probabilities that the model </w:t>
      </w:r>
      <w:r w:rsidR="0071221D" w:rsidRPr="000F3A36">
        <w:rPr>
          <w:i/>
          <w:iCs/>
          <w:highlight w:val="yellow"/>
          <w:rPrChange w:id="441" w:author="Hyosub Kim" w:date="2020-08-13T16:43:00Z">
            <w:rPr>
              <w:i/>
              <w:iCs/>
            </w:rPr>
          </w:rPrChange>
        </w:rPr>
        <w:t>which</w:t>
      </w:r>
      <w:r w:rsidR="008E7166" w:rsidRPr="000F3A36">
        <w:rPr>
          <w:i/>
          <w:iCs/>
          <w:highlight w:val="yellow"/>
          <w:rPrChange w:id="442" w:author="Hyosub Kim" w:date="2020-08-13T16:43:00Z">
            <w:rPr>
              <w:i/>
              <w:iCs/>
            </w:rPr>
          </w:rPrChange>
        </w:rPr>
        <w:t xml:space="preserve"> generated the data, fits the model best.</w:t>
      </w:r>
      <w:r w:rsidR="0071221D" w:rsidRPr="000F3A36">
        <w:rPr>
          <w:i/>
          <w:iCs/>
          <w:highlight w:val="yellow"/>
          <w:rPrChange w:id="443" w:author="Hyosub Kim" w:date="2020-08-13T16:43:00Z">
            <w:rPr>
              <w:i/>
              <w:iCs/>
            </w:rPr>
          </w:rPrChange>
        </w:rPr>
        <w:t xml:space="preserve"> We performed this process for both AIC and BIC</w:t>
      </w:r>
      <w:r w:rsidR="00FE11B4" w:rsidRPr="000F3A36">
        <w:rPr>
          <w:i/>
          <w:iCs/>
          <w:highlight w:val="yellow"/>
          <w:rPrChange w:id="444" w:author="Hyosub Kim" w:date="2020-08-13T16:43:00Z">
            <w:rPr>
              <w:i/>
              <w:iCs/>
            </w:rPr>
          </w:rPrChange>
        </w:rPr>
        <w:t>,</w:t>
      </w:r>
      <w:r w:rsidR="0071221D" w:rsidRPr="000F3A36">
        <w:rPr>
          <w:i/>
          <w:iCs/>
          <w:highlight w:val="yellow"/>
          <w:rPrChange w:id="445" w:author="Hyosub Kim" w:date="2020-08-13T16:43:00Z">
            <w:rPr>
              <w:i/>
              <w:iCs/>
            </w:rPr>
          </w:rPrChange>
        </w:rPr>
        <w:t xml:space="preserve"> and</w:t>
      </w:r>
      <w:r w:rsidR="00FE11B4" w:rsidRPr="000F3A36">
        <w:rPr>
          <w:i/>
          <w:iCs/>
          <w:highlight w:val="yellow"/>
          <w:rPrChange w:id="446" w:author="Hyosub Kim" w:date="2020-08-13T16:43:00Z">
            <w:rPr>
              <w:i/>
              <w:iCs/>
            </w:rPr>
          </w:rPrChange>
        </w:rPr>
        <w:t>,</w:t>
      </w:r>
      <w:r w:rsidR="0071221D" w:rsidRPr="000F3A36">
        <w:rPr>
          <w:i/>
          <w:iCs/>
          <w:highlight w:val="yellow"/>
          <w:rPrChange w:id="447" w:author="Hyosub Kim" w:date="2020-08-13T16:43:00Z">
            <w:rPr>
              <w:i/>
              <w:iCs/>
            </w:rPr>
          </w:rPrChange>
        </w:rPr>
        <w:t xml:space="preserve"> in this specific case, AIC demonstrated better ability to distinguish the models compared to BIC. </w:t>
      </w:r>
      <w:r w:rsidR="008E7166" w:rsidRPr="000F3A36">
        <w:rPr>
          <w:i/>
          <w:iCs/>
          <w:highlight w:val="yellow"/>
          <w:rPrChange w:id="448" w:author="Hyosub Kim" w:date="2020-08-13T16:43:00Z">
            <w:rPr>
              <w:i/>
              <w:iCs/>
            </w:rPr>
          </w:rPrChange>
        </w:rPr>
        <w:t>We feel that it is necessary to include this analysis because we are proposing to compare two models.</w:t>
      </w:r>
      <w:r w:rsidR="00664098" w:rsidRPr="000F3A36">
        <w:rPr>
          <w:i/>
          <w:iCs/>
          <w:highlight w:val="yellow"/>
          <w:rPrChange w:id="449" w:author="Hyosub Kim" w:date="2020-08-13T16:43:00Z">
            <w:rPr>
              <w:i/>
              <w:iCs/>
            </w:rPr>
          </w:rPrChange>
        </w:rPr>
        <w:t xml:space="preserve"> </w:t>
      </w:r>
      <w:r w:rsidR="006321B3" w:rsidRPr="000F3A36">
        <w:rPr>
          <w:i/>
          <w:iCs/>
          <w:highlight w:val="yellow"/>
          <w:rPrChange w:id="450" w:author="Hyosub Kim" w:date="2020-08-13T16:43:00Z">
            <w:rPr>
              <w:i/>
              <w:iCs/>
            </w:rPr>
          </w:rPrChange>
        </w:rPr>
        <w:t xml:space="preserve">We have changed the name of this section to </w:t>
      </w:r>
      <w:r w:rsidR="007A4CBC" w:rsidRPr="000F3A36">
        <w:rPr>
          <w:i/>
          <w:iCs/>
          <w:highlight w:val="yellow"/>
          <w:rPrChange w:id="451" w:author="Hyosub Kim" w:date="2020-08-13T16:43:00Z">
            <w:rPr>
              <w:i/>
              <w:iCs/>
            </w:rPr>
          </w:rPrChange>
        </w:rPr>
        <w:t>“</w:t>
      </w:r>
      <w:r w:rsidR="006321B3" w:rsidRPr="000F3A36">
        <w:rPr>
          <w:i/>
          <w:iCs/>
          <w:highlight w:val="yellow"/>
          <w:rPrChange w:id="452" w:author="Hyosub Kim" w:date="2020-08-13T16:43:00Z">
            <w:rPr>
              <w:i/>
              <w:iCs/>
            </w:rPr>
          </w:rPrChange>
        </w:rPr>
        <w:t>model recovery</w:t>
      </w:r>
      <w:r w:rsidR="007A4CBC" w:rsidRPr="000F3A36">
        <w:rPr>
          <w:i/>
          <w:iCs/>
          <w:highlight w:val="yellow"/>
          <w:rPrChange w:id="453" w:author="Hyosub Kim" w:date="2020-08-13T16:43:00Z">
            <w:rPr>
              <w:i/>
              <w:iCs/>
            </w:rPr>
          </w:rPrChange>
        </w:rPr>
        <w:t>”</w:t>
      </w:r>
      <w:r w:rsidR="006321B3" w:rsidRPr="000F3A36">
        <w:rPr>
          <w:i/>
          <w:iCs/>
          <w:highlight w:val="yellow"/>
          <w:rPrChange w:id="454" w:author="Hyosub Kim" w:date="2020-08-13T16:43:00Z">
            <w:rPr>
              <w:i/>
              <w:iCs/>
            </w:rPr>
          </w:rPrChange>
        </w:rPr>
        <w:t xml:space="preserve"> which is the more accurate term. We have also </w:t>
      </w:r>
      <w:r w:rsidR="001032C4" w:rsidRPr="000F3A36">
        <w:rPr>
          <w:i/>
          <w:iCs/>
          <w:highlight w:val="yellow"/>
          <w:rPrChange w:id="455" w:author="Hyosub Kim" w:date="2020-08-13T16:43:00Z">
            <w:rPr>
              <w:i/>
              <w:iCs/>
            </w:rPr>
          </w:rPrChange>
        </w:rPr>
        <w:t xml:space="preserve">made significant </w:t>
      </w:r>
      <w:r w:rsidR="006321B3" w:rsidRPr="000F3A36">
        <w:rPr>
          <w:i/>
          <w:iCs/>
          <w:highlight w:val="yellow"/>
          <w:rPrChange w:id="456" w:author="Hyosub Kim" w:date="2020-08-13T16:43:00Z">
            <w:rPr>
              <w:i/>
              <w:iCs/>
            </w:rPr>
          </w:rPrChange>
        </w:rPr>
        <w:lastRenderedPageBreak/>
        <w:t>adjust</w:t>
      </w:r>
      <w:r w:rsidR="001032C4" w:rsidRPr="000F3A36">
        <w:rPr>
          <w:i/>
          <w:iCs/>
          <w:highlight w:val="yellow"/>
          <w:rPrChange w:id="457" w:author="Hyosub Kim" w:date="2020-08-13T16:43:00Z">
            <w:rPr>
              <w:i/>
              <w:iCs/>
            </w:rPr>
          </w:rPrChange>
        </w:rPr>
        <w:t>ments to</w:t>
      </w:r>
      <w:r w:rsidR="006321B3" w:rsidRPr="000F3A36">
        <w:rPr>
          <w:i/>
          <w:iCs/>
          <w:highlight w:val="yellow"/>
          <w:rPrChange w:id="458" w:author="Hyosub Kim" w:date="2020-08-13T16:43:00Z">
            <w:rPr>
              <w:i/>
              <w:iCs/>
            </w:rPr>
          </w:rPrChange>
        </w:rPr>
        <w:t xml:space="preserve"> our explanation of what this analysis is and what it entails. </w:t>
      </w:r>
      <w:r w:rsidR="001032C4" w:rsidRPr="000F3A36">
        <w:rPr>
          <w:i/>
          <w:iCs/>
          <w:highlight w:val="yellow"/>
          <w:rPrChange w:id="459" w:author="Hyosub Kim" w:date="2020-08-13T16:43:00Z">
            <w:rPr>
              <w:i/>
              <w:iCs/>
            </w:rPr>
          </w:rPrChange>
        </w:rPr>
        <w:t xml:space="preserve">We believe these changes </w:t>
      </w:r>
      <w:r w:rsidR="0071221D" w:rsidRPr="000F3A36">
        <w:rPr>
          <w:i/>
          <w:iCs/>
          <w:highlight w:val="yellow"/>
          <w:rPrChange w:id="460" w:author="Hyosub Kim" w:date="2020-08-13T16:43:00Z">
            <w:rPr>
              <w:i/>
              <w:iCs/>
            </w:rPr>
          </w:rPrChange>
        </w:rPr>
        <w:t xml:space="preserve">also help </w:t>
      </w:r>
      <w:r w:rsidR="001032C4" w:rsidRPr="000F3A36">
        <w:rPr>
          <w:i/>
          <w:iCs/>
          <w:highlight w:val="yellow"/>
          <w:rPrChange w:id="461" w:author="Hyosub Kim" w:date="2020-08-13T16:43:00Z">
            <w:rPr>
              <w:i/>
              <w:iCs/>
            </w:rPr>
          </w:rPrChange>
        </w:rPr>
        <w:t>address comments #27-29. (line</w:t>
      </w:r>
      <w:r w:rsidR="0071221D" w:rsidRPr="000F3A36">
        <w:rPr>
          <w:i/>
          <w:iCs/>
          <w:highlight w:val="yellow"/>
          <w:rPrChange w:id="462" w:author="Hyosub Kim" w:date="2020-08-13T16:43:00Z">
            <w:rPr>
              <w:i/>
              <w:iCs/>
            </w:rPr>
          </w:rPrChange>
        </w:rPr>
        <w:t xml:space="preserve">s </w:t>
      </w:r>
      <w:r w:rsidR="006F33C7" w:rsidRPr="000F3A36">
        <w:rPr>
          <w:i/>
          <w:iCs/>
          <w:highlight w:val="yellow"/>
          <w:rPrChange w:id="463" w:author="Hyosub Kim" w:date="2020-08-13T16:43:00Z">
            <w:rPr>
              <w:i/>
              <w:iCs/>
            </w:rPr>
          </w:rPrChange>
        </w:rPr>
        <w:t>409-440</w:t>
      </w:r>
      <w:r w:rsidR="0071221D" w:rsidRPr="000F3A36">
        <w:rPr>
          <w:i/>
          <w:iCs/>
          <w:highlight w:val="yellow"/>
          <w:rPrChange w:id="464" w:author="Hyosub Kim" w:date="2020-08-13T16:43:00Z">
            <w:rPr>
              <w:i/>
              <w:iCs/>
            </w:rPr>
          </w:rPrChange>
        </w:rPr>
        <w:t>)</w:t>
      </w:r>
      <w:r w:rsidR="001032C4" w:rsidRPr="000F3A36">
        <w:rPr>
          <w:i/>
          <w:iCs/>
          <w:highlight w:val="yellow"/>
          <w:rPrChange w:id="465" w:author="Hyosub Kim" w:date="2020-08-13T16:43:00Z">
            <w:rPr>
              <w:i/>
              <w:iCs/>
            </w:rPr>
          </w:rPrChange>
        </w:rPr>
        <w:t>.</w:t>
      </w:r>
      <w:commentRangeEnd w:id="433"/>
      <w:r>
        <w:rPr>
          <w:rStyle w:val="CommentReference"/>
        </w:rPr>
        <w:commentReference w:id="433"/>
      </w:r>
    </w:p>
    <w:p w14:paraId="7AF13B00" w14:textId="77777777" w:rsidR="00664098" w:rsidRPr="00A5757F" w:rsidRDefault="00664098" w:rsidP="008B5B26">
      <w:pPr>
        <w:autoSpaceDE w:val="0"/>
        <w:autoSpaceDN w:val="0"/>
        <w:adjustRightInd w:val="0"/>
        <w:ind w:left="360"/>
      </w:pPr>
    </w:p>
    <w:p w14:paraId="3F7D9D4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Model fits implies that the parameters were fit to data. It is unclear if this was the case. </w:t>
      </w:r>
    </w:p>
    <w:p w14:paraId="51070561" w14:textId="77777777" w:rsidR="00880452" w:rsidRPr="00A5757F" w:rsidRDefault="00880452" w:rsidP="008B5B26">
      <w:pPr>
        <w:autoSpaceDE w:val="0"/>
        <w:autoSpaceDN w:val="0"/>
        <w:adjustRightInd w:val="0"/>
        <w:ind w:left="360"/>
      </w:pPr>
    </w:p>
    <w:p w14:paraId="1566459D" w14:textId="2056F7ED" w:rsidR="00880452" w:rsidRPr="006321B3" w:rsidRDefault="006321B3" w:rsidP="008B5B26">
      <w:pPr>
        <w:autoSpaceDE w:val="0"/>
        <w:autoSpaceDN w:val="0"/>
        <w:adjustRightInd w:val="0"/>
        <w:ind w:left="360"/>
        <w:rPr>
          <w:i/>
          <w:iCs/>
        </w:rPr>
      </w:pPr>
      <w:r w:rsidRPr="006321B3">
        <w:rPr>
          <w:i/>
          <w:iCs/>
        </w:rPr>
        <w:t xml:space="preserve">Here we are fitting simulated data from both models as described in Wilson and Collins (2019) who use similar terminology. </w:t>
      </w:r>
      <w:r w:rsidR="005611D2">
        <w:rPr>
          <w:i/>
          <w:iCs/>
        </w:rPr>
        <w:t>We adjusted the phrasing in this section (line</w:t>
      </w:r>
      <w:r w:rsidR="006F33C7">
        <w:rPr>
          <w:i/>
          <w:iCs/>
        </w:rPr>
        <w:t>s 417 &amp;422</w:t>
      </w:r>
      <w:r w:rsidR="005611D2">
        <w:rPr>
          <w:i/>
          <w:iCs/>
        </w:rPr>
        <w:t xml:space="preserve">) to </w:t>
      </w:r>
      <w:r w:rsidR="008E7166">
        <w:rPr>
          <w:i/>
          <w:iCs/>
        </w:rPr>
        <w:t xml:space="preserve">make sure this is clear. </w:t>
      </w:r>
    </w:p>
    <w:p w14:paraId="0F8956AE" w14:textId="77777777" w:rsidR="00880452" w:rsidRPr="00A5757F" w:rsidRDefault="00880452" w:rsidP="008B5B26">
      <w:pPr>
        <w:autoSpaceDE w:val="0"/>
        <w:autoSpaceDN w:val="0"/>
        <w:adjustRightInd w:val="0"/>
        <w:ind w:left="360"/>
      </w:pPr>
    </w:p>
    <w:p w14:paraId="22CEFEFF" w14:textId="44A27A9B" w:rsidR="00880452" w:rsidRPr="006321B3" w:rsidRDefault="00880452" w:rsidP="008B5B26">
      <w:pPr>
        <w:pStyle w:val="ListParagraph"/>
        <w:numPr>
          <w:ilvl w:val="0"/>
          <w:numId w:val="1"/>
        </w:numPr>
        <w:autoSpaceDE w:val="0"/>
        <w:autoSpaceDN w:val="0"/>
        <w:adjustRightInd w:val="0"/>
        <w:ind w:left="360"/>
      </w:pPr>
      <w:r w:rsidRPr="00A5757F">
        <w:rPr>
          <w:color w:val="000000"/>
        </w:rPr>
        <w:t>What "objective model comparisons"?</w:t>
      </w:r>
    </w:p>
    <w:p w14:paraId="28465F8E" w14:textId="03944940" w:rsidR="006321B3" w:rsidRDefault="006321B3" w:rsidP="006321B3">
      <w:pPr>
        <w:autoSpaceDE w:val="0"/>
        <w:autoSpaceDN w:val="0"/>
        <w:adjustRightInd w:val="0"/>
      </w:pPr>
    </w:p>
    <w:p w14:paraId="6ACAC8AE" w14:textId="797AF4D5" w:rsidR="001032C4" w:rsidRPr="001032C4" w:rsidRDefault="001032C4" w:rsidP="001032C4">
      <w:pPr>
        <w:autoSpaceDE w:val="0"/>
        <w:autoSpaceDN w:val="0"/>
        <w:adjustRightInd w:val="0"/>
        <w:ind w:left="360"/>
        <w:rPr>
          <w:i/>
          <w:iCs/>
        </w:rPr>
      </w:pPr>
      <w:r w:rsidRPr="001032C4">
        <w:rPr>
          <w:i/>
          <w:iCs/>
        </w:rPr>
        <w:t xml:space="preserve">We are now more specific about what objective model comparisons we are using throughout this </w:t>
      </w:r>
      <w:commentRangeStart w:id="467"/>
      <w:r w:rsidRPr="001032C4">
        <w:rPr>
          <w:i/>
          <w:iCs/>
        </w:rPr>
        <w:t>section</w:t>
      </w:r>
      <w:commentRangeEnd w:id="467"/>
      <w:r w:rsidR="000F3A36">
        <w:rPr>
          <w:rStyle w:val="CommentReference"/>
        </w:rPr>
        <w:commentReference w:id="467"/>
      </w:r>
      <w:r w:rsidR="005611D2">
        <w:rPr>
          <w:i/>
          <w:iCs/>
        </w:rPr>
        <w:t xml:space="preserve">. </w:t>
      </w:r>
    </w:p>
    <w:p w14:paraId="2B22210E" w14:textId="77777777" w:rsidR="006321B3" w:rsidRPr="00A5757F" w:rsidRDefault="006321B3" w:rsidP="006321B3">
      <w:pPr>
        <w:autoSpaceDE w:val="0"/>
        <w:autoSpaceDN w:val="0"/>
        <w:adjustRightInd w:val="0"/>
      </w:pPr>
    </w:p>
    <w:p w14:paraId="7A192F6F" w14:textId="691DA28C" w:rsidR="00880452" w:rsidRPr="006321B3" w:rsidRDefault="006321B3" w:rsidP="008B5B26">
      <w:pPr>
        <w:pStyle w:val="ListParagraph"/>
        <w:numPr>
          <w:ilvl w:val="0"/>
          <w:numId w:val="1"/>
        </w:numPr>
        <w:autoSpaceDE w:val="0"/>
        <w:autoSpaceDN w:val="0"/>
        <w:adjustRightInd w:val="0"/>
        <w:ind w:left="360"/>
      </w:pPr>
      <w:r w:rsidRPr="00A5757F">
        <w:rPr>
          <w:color w:val="000000"/>
        </w:rPr>
        <w:t>T</w:t>
      </w:r>
      <w:r w:rsidR="00880452" w:rsidRPr="00A5757F">
        <w:rPr>
          <w:color w:val="000000"/>
        </w:rPr>
        <w:t>ypo</w:t>
      </w:r>
    </w:p>
    <w:p w14:paraId="31FC5CC3" w14:textId="72E64E4B" w:rsidR="006321B3" w:rsidRDefault="006321B3" w:rsidP="006321B3">
      <w:pPr>
        <w:autoSpaceDE w:val="0"/>
        <w:autoSpaceDN w:val="0"/>
        <w:adjustRightInd w:val="0"/>
      </w:pPr>
    </w:p>
    <w:p w14:paraId="0856855E" w14:textId="4E0DC160" w:rsidR="001032C4" w:rsidRPr="001032C4" w:rsidRDefault="001032C4" w:rsidP="001032C4">
      <w:pPr>
        <w:autoSpaceDE w:val="0"/>
        <w:autoSpaceDN w:val="0"/>
        <w:adjustRightInd w:val="0"/>
        <w:ind w:left="360"/>
        <w:rPr>
          <w:i/>
          <w:iCs/>
        </w:rPr>
      </w:pPr>
      <w:r w:rsidRPr="001032C4">
        <w:rPr>
          <w:i/>
          <w:iCs/>
        </w:rPr>
        <w:t>This typ</w:t>
      </w:r>
      <w:r>
        <w:rPr>
          <w:i/>
          <w:iCs/>
        </w:rPr>
        <w:t>o</w:t>
      </w:r>
      <w:r w:rsidRPr="001032C4">
        <w:rPr>
          <w:i/>
          <w:iCs/>
        </w:rPr>
        <w:t xml:space="preserve"> </w:t>
      </w:r>
      <w:del w:id="468" w:author="Hyosub Kim" w:date="2020-08-13T16:44:00Z">
        <w:r w:rsidRPr="001032C4" w:rsidDel="000F3A36">
          <w:rPr>
            <w:i/>
            <w:iCs/>
          </w:rPr>
          <w:delText>was removed in the course of edits made to this section.</w:delText>
        </w:r>
      </w:del>
      <w:ins w:id="469" w:author="Hyosub Kim" w:date="2020-08-13T16:44:00Z">
        <w:r w:rsidR="000F3A36">
          <w:rPr>
            <w:i/>
            <w:iCs/>
          </w:rPr>
          <w:t>has been removed.</w:t>
        </w:r>
      </w:ins>
      <w:r w:rsidRPr="001032C4">
        <w:rPr>
          <w:i/>
          <w:iCs/>
        </w:rPr>
        <w:t xml:space="preserve"> </w:t>
      </w:r>
    </w:p>
    <w:p w14:paraId="0AC8CA15" w14:textId="77777777" w:rsidR="006321B3" w:rsidRPr="00A5757F" w:rsidRDefault="006321B3" w:rsidP="006321B3">
      <w:pPr>
        <w:autoSpaceDE w:val="0"/>
        <w:autoSpaceDN w:val="0"/>
        <w:adjustRightInd w:val="0"/>
        <w:ind w:left="360"/>
      </w:pPr>
    </w:p>
    <w:p w14:paraId="333DBB5F"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Not always true. This statement is not substantiated. </w:t>
      </w:r>
    </w:p>
    <w:p w14:paraId="624A03B3" w14:textId="77777777" w:rsidR="00880452" w:rsidRPr="00A5757F" w:rsidRDefault="00880452" w:rsidP="008B5B26">
      <w:pPr>
        <w:autoSpaceDE w:val="0"/>
        <w:autoSpaceDN w:val="0"/>
        <w:adjustRightInd w:val="0"/>
        <w:ind w:left="360"/>
      </w:pPr>
    </w:p>
    <w:p w14:paraId="6DFF18F1" w14:textId="548A8A64" w:rsidR="00880452" w:rsidRPr="001032C4" w:rsidRDefault="0071221D" w:rsidP="008B5B26">
      <w:pPr>
        <w:autoSpaceDE w:val="0"/>
        <w:autoSpaceDN w:val="0"/>
        <w:adjustRightInd w:val="0"/>
        <w:ind w:left="360"/>
        <w:rPr>
          <w:i/>
          <w:iCs/>
        </w:rPr>
      </w:pPr>
      <w:r>
        <w:rPr>
          <w:i/>
          <w:iCs/>
        </w:rPr>
        <w:t>Please refer to our response to R1 comment #25.</w:t>
      </w:r>
    </w:p>
    <w:p w14:paraId="6537BD62" w14:textId="77777777" w:rsidR="001032C4" w:rsidRPr="00A5757F" w:rsidRDefault="001032C4" w:rsidP="008B5B26">
      <w:pPr>
        <w:autoSpaceDE w:val="0"/>
        <w:autoSpaceDN w:val="0"/>
        <w:adjustRightInd w:val="0"/>
        <w:ind w:left="360"/>
      </w:pPr>
    </w:p>
    <w:p w14:paraId="6E6CC1E5" w14:textId="2A3F03D6" w:rsidR="00880452" w:rsidRPr="0071221D" w:rsidRDefault="00880452" w:rsidP="008B5B26">
      <w:pPr>
        <w:pStyle w:val="ListParagraph"/>
        <w:numPr>
          <w:ilvl w:val="0"/>
          <w:numId w:val="1"/>
        </w:numPr>
        <w:autoSpaceDE w:val="0"/>
        <w:autoSpaceDN w:val="0"/>
        <w:adjustRightInd w:val="0"/>
        <w:ind w:left="360"/>
      </w:pPr>
      <w:r w:rsidRPr="0071221D">
        <w:rPr>
          <w:color w:val="000000"/>
        </w:rPr>
        <w:t xml:space="preserve">This seems incorrect. While the authors have made the point regarding the slow dynamics of the use-dependent process in their S+U model, they fail to explain why the sensitivity to previous motor output (F parameter in eq. 5) will not be affected by variable targets. </w:t>
      </w:r>
    </w:p>
    <w:p w14:paraId="4E8301C2" w14:textId="123C171A" w:rsidR="00C21A3D" w:rsidRDefault="00C21A3D" w:rsidP="00C21A3D">
      <w:pPr>
        <w:autoSpaceDE w:val="0"/>
        <w:autoSpaceDN w:val="0"/>
        <w:adjustRightInd w:val="0"/>
      </w:pPr>
    </w:p>
    <w:p w14:paraId="7C544632" w14:textId="03CF8423" w:rsidR="00C21A3D" w:rsidRPr="0071221D" w:rsidRDefault="0071221D" w:rsidP="0071221D">
      <w:pPr>
        <w:autoSpaceDE w:val="0"/>
        <w:autoSpaceDN w:val="0"/>
        <w:adjustRightInd w:val="0"/>
        <w:ind w:left="360"/>
        <w:rPr>
          <w:i/>
          <w:iCs/>
        </w:rPr>
      </w:pPr>
      <w:r w:rsidRPr="0071221D">
        <w:rPr>
          <w:i/>
          <w:iCs/>
        </w:rPr>
        <w:t>Please refer to our response to R1 comment #10.</w:t>
      </w:r>
    </w:p>
    <w:p w14:paraId="38A16CFF" w14:textId="77777777" w:rsidR="0071221D" w:rsidRPr="00A5757F" w:rsidRDefault="0071221D" w:rsidP="00C21A3D">
      <w:pPr>
        <w:autoSpaceDE w:val="0"/>
        <w:autoSpaceDN w:val="0"/>
        <w:adjustRightInd w:val="0"/>
      </w:pPr>
    </w:p>
    <w:p w14:paraId="5D57613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need to expand this explanation. What kind of data, how many samples, same protocol as this one or not, </w:t>
      </w:r>
      <w:proofErr w:type="spellStart"/>
      <w:r w:rsidRPr="00A5757F">
        <w:rPr>
          <w:color w:val="000000"/>
        </w:rPr>
        <w:t>etc</w:t>
      </w:r>
      <w:proofErr w:type="spellEnd"/>
      <w:r w:rsidRPr="00A5757F">
        <w:rPr>
          <w:color w:val="000000"/>
        </w:rPr>
        <w:t>?</w:t>
      </w:r>
    </w:p>
    <w:p w14:paraId="7C390132" w14:textId="77777777" w:rsidR="00880452" w:rsidRPr="00A5757F" w:rsidRDefault="00880452" w:rsidP="008B5B26">
      <w:pPr>
        <w:autoSpaceDE w:val="0"/>
        <w:autoSpaceDN w:val="0"/>
        <w:adjustRightInd w:val="0"/>
        <w:ind w:left="360"/>
      </w:pPr>
    </w:p>
    <w:p w14:paraId="49FE8AED" w14:textId="013D15BA" w:rsidR="0071221D" w:rsidRPr="0071221D" w:rsidRDefault="0071221D" w:rsidP="008B5B26">
      <w:pPr>
        <w:autoSpaceDE w:val="0"/>
        <w:autoSpaceDN w:val="0"/>
        <w:adjustRightInd w:val="0"/>
        <w:ind w:left="360"/>
        <w:rPr>
          <w:i/>
          <w:iCs/>
        </w:rPr>
      </w:pPr>
      <w:r w:rsidRPr="0071221D">
        <w:rPr>
          <w:i/>
          <w:iCs/>
        </w:rPr>
        <w:t>Data were obtained with permission from experiment 2 of Wood et al. 2020 (n=16). These data provide a similar magnitude of asymmetry learned with both abrupt and gradual perturbations and a similar washout phase. These details have been added to the Simulations section (lines…).</w:t>
      </w:r>
    </w:p>
    <w:p w14:paraId="31EFDE4A" w14:textId="4B0CED75" w:rsidR="00880452" w:rsidRPr="00A5757F" w:rsidRDefault="00880452" w:rsidP="008B5B26">
      <w:pPr>
        <w:autoSpaceDE w:val="0"/>
        <w:autoSpaceDN w:val="0"/>
        <w:adjustRightInd w:val="0"/>
        <w:ind w:left="360"/>
      </w:pPr>
      <w:r w:rsidRPr="00A5757F">
        <w:t>***ask for clarification***</w:t>
      </w:r>
    </w:p>
    <w:p w14:paraId="5A2F91ED" w14:textId="77777777" w:rsidR="00880452" w:rsidRPr="00A5757F" w:rsidRDefault="00880452" w:rsidP="008B5B26">
      <w:pPr>
        <w:autoSpaceDE w:val="0"/>
        <w:autoSpaceDN w:val="0"/>
        <w:adjustRightInd w:val="0"/>
        <w:ind w:left="360"/>
      </w:pPr>
    </w:p>
    <w:p w14:paraId="6DFE112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at about the aftereffects for these two conditions? </w:t>
      </w:r>
    </w:p>
    <w:p w14:paraId="46E50020" w14:textId="77777777" w:rsidR="00880452" w:rsidRPr="00A5757F" w:rsidRDefault="00880452" w:rsidP="008B5B26">
      <w:pPr>
        <w:autoSpaceDE w:val="0"/>
        <w:autoSpaceDN w:val="0"/>
        <w:adjustRightInd w:val="0"/>
        <w:ind w:left="360"/>
      </w:pPr>
    </w:p>
    <w:p w14:paraId="5A42A84F" w14:textId="5AB64324" w:rsidR="00880452" w:rsidRPr="00B87E82" w:rsidRDefault="0071221D" w:rsidP="008B5B26">
      <w:pPr>
        <w:autoSpaceDE w:val="0"/>
        <w:autoSpaceDN w:val="0"/>
        <w:adjustRightInd w:val="0"/>
        <w:ind w:left="360"/>
        <w:rPr>
          <w:i/>
          <w:iCs/>
        </w:rPr>
      </w:pPr>
      <w:r>
        <w:rPr>
          <w:i/>
          <w:iCs/>
        </w:rPr>
        <w:t xml:space="preserve">Please refer to our response to the main request. </w:t>
      </w:r>
    </w:p>
    <w:p w14:paraId="4A3FD2FD" w14:textId="77777777" w:rsidR="00880452" w:rsidRPr="00A5757F" w:rsidRDefault="00880452" w:rsidP="008B5B26">
      <w:pPr>
        <w:autoSpaceDE w:val="0"/>
        <w:autoSpaceDN w:val="0"/>
        <w:adjustRightInd w:val="0"/>
        <w:ind w:left="360"/>
      </w:pPr>
    </w:p>
    <w:p w14:paraId="0D8E0A2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a stage 1 submission for a registered report in </w:t>
      </w:r>
      <w:proofErr w:type="spellStart"/>
      <w:r w:rsidRPr="00A5757F">
        <w:rPr>
          <w:color w:val="000000"/>
        </w:rPr>
        <w:t>eNeuro</w:t>
      </w:r>
      <w:proofErr w:type="spellEnd"/>
      <w:r w:rsidRPr="00A5757F">
        <w:rPr>
          <w:color w:val="000000"/>
        </w:rPr>
        <w:t xml:space="preserve">, the manuscript is not ready for publication. I suggest that authors include preliminary data of the aftereffects. Since as of now, it is quite challenging to evaluate the merit of the proposed theories.  </w:t>
      </w:r>
    </w:p>
    <w:p w14:paraId="1D2856A2" w14:textId="23F51780" w:rsidR="00880452" w:rsidRDefault="00880452" w:rsidP="003E47E9">
      <w:pPr>
        <w:autoSpaceDE w:val="0"/>
        <w:autoSpaceDN w:val="0"/>
        <w:adjustRightInd w:val="0"/>
        <w:rPr>
          <w:color w:val="000000"/>
        </w:rPr>
      </w:pPr>
    </w:p>
    <w:p w14:paraId="0C261FFD" w14:textId="77777777" w:rsidR="0071221D" w:rsidRPr="00A5757F" w:rsidRDefault="0071221D" w:rsidP="0071221D">
      <w:pPr>
        <w:autoSpaceDE w:val="0"/>
        <w:autoSpaceDN w:val="0"/>
        <w:adjustRightInd w:val="0"/>
        <w:ind w:left="360"/>
      </w:pPr>
      <w:r w:rsidRPr="00A5757F">
        <w:t>***ask for clarification***</w:t>
      </w:r>
    </w:p>
    <w:p w14:paraId="5FB74F60" w14:textId="77777777" w:rsidR="0071221D" w:rsidRPr="00B87E82" w:rsidRDefault="0071221D" w:rsidP="0071221D">
      <w:pPr>
        <w:autoSpaceDE w:val="0"/>
        <w:autoSpaceDN w:val="0"/>
        <w:adjustRightInd w:val="0"/>
        <w:ind w:left="360"/>
        <w:rPr>
          <w:i/>
          <w:iCs/>
        </w:rPr>
      </w:pPr>
      <w:r>
        <w:rPr>
          <w:i/>
          <w:iCs/>
        </w:rPr>
        <w:t xml:space="preserve">Please refer to our response to the main request. </w:t>
      </w:r>
    </w:p>
    <w:p w14:paraId="4B148256" w14:textId="77777777" w:rsidR="00880452" w:rsidRPr="00A5757F" w:rsidRDefault="00880452" w:rsidP="00DA2C46"/>
    <w:p w14:paraId="3212A8B8" w14:textId="7B420E9B" w:rsidR="00A5757F" w:rsidRPr="00A5757F" w:rsidRDefault="00A5757F" w:rsidP="00A5757F">
      <w:pPr>
        <w:rPr>
          <w:b/>
          <w:bCs/>
        </w:rPr>
      </w:pPr>
      <w:r w:rsidRPr="00A5757F">
        <w:rPr>
          <w:b/>
          <w:bCs/>
        </w:rPr>
        <w:t xml:space="preserve">Reviewer #2: </w:t>
      </w:r>
    </w:p>
    <w:p w14:paraId="69EBB8B5" w14:textId="00C06316" w:rsidR="00C21A3D" w:rsidRDefault="00A5757F" w:rsidP="00A5757F">
      <w:pPr>
        <w:rPr>
          <w:ins w:id="470" w:author="Hyosub Kim" w:date="2020-08-13T16:45:00Z"/>
          <w:rFonts w:eastAsia="Times New Roman"/>
          <w:color w:val="000000"/>
          <w:shd w:val="clear" w:color="auto" w:fill="FFFFFF"/>
        </w:rPr>
      </w:pPr>
      <w:r w:rsidRPr="00A5757F">
        <w:rPr>
          <w:rFonts w:eastAsia="Times New Roman"/>
          <w:color w:val="000000"/>
          <w:shd w:val="clear" w:color="auto" w:fill="FFFFFF"/>
        </w:rPr>
        <w:t xml:space="preserve">This is a well written stage 1 registered report that proposes a design to test whether and how movement variability (here variability in step asymmetry) affects a form of use dependent </w:t>
      </w:r>
      <w:r w:rsidRPr="00A5757F">
        <w:rPr>
          <w:rFonts w:eastAsia="Times New Roman"/>
          <w:color w:val="000000"/>
          <w:shd w:val="clear" w:color="auto" w:fill="FFFFFF"/>
        </w:rPr>
        <w:lastRenderedPageBreak/>
        <w:t>locomotor learning. The paper largely relies on a behavioral paradigm that was described in a recent article by Wood et al. 2020 and two different computational models. The two models are shown to respond differently to increased variability-one is a use dependent model with a strategic component added on, and the other is a Bayesian model.</w:t>
      </w:r>
      <w:r w:rsidRPr="00A5757F">
        <w:rPr>
          <w:rFonts w:eastAsia="Times New Roman"/>
          <w:color w:val="000000"/>
        </w:rPr>
        <w:br/>
      </w:r>
      <w:r w:rsidRPr="00A5757F">
        <w:rPr>
          <w:rFonts w:eastAsia="Times New Roman"/>
          <w:color w:val="000000"/>
        </w:rPr>
        <w:br/>
      </w:r>
      <w:r w:rsidRPr="00A5757F">
        <w:rPr>
          <w:rFonts w:eastAsia="Times New Roman"/>
          <w:color w:val="000000"/>
          <w:shd w:val="clear" w:color="auto" w:fill="FFFFFF"/>
        </w:rPr>
        <w:t>I have no major concerns about the hypothesis being tested-- it is interesting and timely. However, there are a few things that would be worth thinking through a bit more, or justifying a bit better, within the design.</w:t>
      </w:r>
    </w:p>
    <w:p w14:paraId="6FA5E2FC" w14:textId="4A01CCE4" w:rsidR="000F3A36" w:rsidRDefault="000F3A36" w:rsidP="00A5757F">
      <w:pPr>
        <w:rPr>
          <w:ins w:id="471" w:author="Hyosub Kim" w:date="2020-08-13T16:45:00Z"/>
          <w:rFonts w:eastAsia="Times New Roman"/>
          <w:color w:val="000000"/>
          <w:shd w:val="clear" w:color="auto" w:fill="FFFFFF"/>
        </w:rPr>
      </w:pPr>
    </w:p>
    <w:p w14:paraId="421E290F" w14:textId="068C502F" w:rsidR="000F3A36" w:rsidRDefault="000F3A36" w:rsidP="00A5757F">
      <w:pPr>
        <w:rPr>
          <w:rFonts w:eastAsia="Times New Roman"/>
          <w:color w:val="000000"/>
          <w:shd w:val="clear" w:color="auto" w:fill="FFFFFF"/>
        </w:rPr>
      </w:pPr>
      <w:ins w:id="472" w:author="Hyosub Kim" w:date="2020-08-13T16:45:00Z">
        <w:r>
          <w:rPr>
            <w:rFonts w:eastAsia="Times New Roman"/>
            <w:color w:val="000000"/>
            <w:shd w:val="clear" w:color="auto" w:fill="FFFFFF"/>
          </w:rPr>
          <w:t xml:space="preserve">We thank the reviewer for their </w:t>
        </w:r>
      </w:ins>
      <w:ins w:id="473" w:author="Hyosub Kim" w:date="2020-08-14T15:03:00Z">
        <w:r w:rsidR="00083626">
          <w:rPr>
            <w:rFonts w:eastAsia="Times New Roman"/>
            <w:color w:val="000000"/>
            <w:shd w:val="clear" w:color="auto" w:fill="FFFFFF"/>
          </w:rPr>
          <w:t>encouraging words regarding our study</w:t>
        </w:r>
      </w:ins>
      <w:ins w:id="474" w:author="Hyosub Kim" w:date="2020-08-13T16:46:00Z">
        <w:r>
          <w:rPr>
            <w:rFonts w:eastAsia="Times New Roman"/>
            <w:color w:val="000000"/>
            <w:shd w:val="clear" w:color="auto" w:fill="FFFFFF"/>
          </w:rPr>
          <w:t>…</w:t>
        </w:r>
      </w:ins>
    </w:p>
    <w:p w14:paraId="627033F9" w14:textId="77777777" w:rsidR="00C21A3D" w:rsidRDefault="00C21A3D" w:rsidP="00A5757F">
      <w:pPr>
        <w:rPr>
          <w:rFonts w:eastAsia="Times New Roman"/>
          <w:color w:val="000000"/>
          <w:shd w:val="clear" w:color="auto" w:fill="FFFFFF"/>
        </w:rPr>
      </w:pPr>
    </w:p>
    <w:p w14:paraId="6E022BD3" w14:textId="0A015EF4" w:rsidR="00A5757F" w:rsidRPr="00C21A3D" w:rsidRDefault="00A5757F" w:rsidP="00C21A3D">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Wood et al. 2020 paradigm used a gradual introduction of a perturbation during learning and the experimental design proposed here uses an abrupt change during learning. These can result in different after-effects in other types of motor learning paradigms for walking (e.g. adaptation). Are there reasons to think that these types of perturbations would be equivalent in this use-dependent experiment? This may influence the power analysis since it is being done using gradual learning data and applied to abrupt conditions. It might not be a problem, but it seems worth thinking about.</w:t>
      </w:r>
    </w:p>
    <w:p w14:paraId="6458334A" w14:textId="77777777" w:rsidR="00A5757F" w:rsidRPr="00A5757F" w:rsidRDefault="00A5757F" w:rsidP="00C21A3D">
      <w:pPr>
        <w:ind w:left="360"/>
        <w:rPr>
          <w:rFonts w:eastAsia="Times New Roman"/>
          <w:color w:val="000000"/>
          <w:shd w:val="clear" w:color="auto" w:fill="FFFFFF"/>
        </w:rPr>
      </w:pPr>
    </w:p>
    <w:p w14:paraId="1C73A98E" w14:textId="43389373" w:rsidR="00894568" w:rsidRDefault="00894568" w:rsidP="00C21A3D">
      <w:pPr>
        <w:ind w:left="360"/>
        <w:rPr>
          <w:rFonts w:eastAsia="Times New Roman"/>
          <w:i/>
          <w:iCs/>
          <w:color w:val="000000"/>
          <w:shd w:val="clear" w:color="auto" w:fill="FFFFFF"/>
        </w:rPr>
      </w:pPr>
      <w:r>
        <w:rPr>
          <w:rFonts w:eastAsia="Times New Roman"/>
          <w:i/>
          <w:iCs/>
          <w:color w:val="000000"/>
          <w:shd w:val="clear" w:color="auto" w:fill="FFFFFF"/>
        </w:rPr>
        <w:t xml:space="preserve">The reviewer brings up an important point. </w:t>
      </w:r>
      <w:del w:id="475" w:author="Hyosub Kim" w:date="2020-08-13T16:47:00Z">
        <w:r w:rsidDel="000F3A36">
          <w:rPr>
            <w:rFonts w:eastAsia="Times New Roman"/>
            <w:i/>
            <w:iCs/>
            <w:color w:val="000000"/>
            <w:shd w:val="clear" w:color="auto" w:fill="FFFFFF"/>
          </w:rPr>
          <w:delText xml:space="preserve">Something that </w:delText>
        </w:r>
      </w:del>
      <w:ins w:id="476" w:author="Hyosub Kim" w:date="2020-08-13T16:47:00Z">
        <w:r w:rsidR="000F3A36">
          <w:rPr>
            <w:rFonts w:eastAsia="Times New Roman"/>
            <w:i/>
            <w:iCs/>
            <w:color w:val="000000"/>
            <w:shd w:val="clear" w:color="auto" w:fill="FFFFFF"/>
          </w:rPr>
          <w:t>W</w:t>
        </w:r>
      </w:ins>
      <w:del w:id="477" w:author="Hyosub Kim" w:date="2020-08-13T16:47:00Z">
        <w:r w:rsidDel="000F3A36">
          <w:rPr>
            <w:rFonts w:eastAsia="Times New Roman"/>
            <w:i/>
            <w:iCs/>
            <w:color w:val="000000"/>
            <w:shd w:val="clear" w:color="auto" w:fill="FFFFFF"/>
          </w:rPr>
          <w:delText>w</w:delText>
        </w:r>
      </w:del>
      <w:r>
        <w:rPr>
          <w:rFonts w:eastAsia="Times New Roman"/>
          <w:i/>
          <w:iCs/>
          <w:color w:val="000000"/>
          <w:shd w:val="clear" w:color="auto" w:fill="FFFFFF"/>
        </w:rPr>
        <w:t xml:space="preserve">e failed to mention </w:t>
      </w:r>
      <w:ins w:id="478" w:author="Hyosub Kim" w:date="2020-08-13T16:47:00Z">
        <w:r w:rsidR="000F3A36">
          <w:rPr>
            <w:rFonts w:eastAsia="Times New Roman"/>
            <w:i/>
            <w:iCs/>
            <w:color w:val="000000"/>
            <w:shd w:val="clear" w:color="auto" w:fill="FFFFFF"/>
          </w:rPr>
          <w:t xml:space="preserve">in our original submission that, for </w:t>
        </w:r>
      </w:ins>
      <w:del w:id="479" w:author="Hyosub Kim" w:date="2020-08-13T16:47:00Z">
        <w:r w:rsidDel="000F3A36">
          <w:rPr>
            <w:rFonts w:eastAsia="Times New Roman"/>
            <w:i/>
            <w:iCs/>
            <w:color w:val="000000"/>
            <w:shd w:val="clear" w:color="auto" w:fill="FFFFFF"/>
          </w:rPr>
          <w:delText xml:space="preserve">regarding </w:delText>
        </w:r>
      </w:del>
      <w:r>
        <w:rPr>
          <w:rFonts w:eastAsia="Times New Roman"/>
          <w:i/>
          <w:iCs/>
          <w:color w:val="000000"/>
          <w:shd w:val="clear" w:color="auto" w:fill="FFFFFF"/>
        </w:rPr>
        <w:t>t</w:t>
      </w:r>
      <w:r w:rsidR="00767933" w:rsidRPr="0011582D">
        <w:rPr>
          <w:rFonts w:eastAsia="Times New Roman"/>
          <w:i/>
          <w:iCs/>
          <w:color w:val="000000"/>
          <w:shd w:val="clear" w:color="auto" w:fill="FFFFFF"/>
        </w:rPr>
        <w:t>he power analysis</w:t>
      </w:r>
      <w:ins w:id="480" w:author="Hyosub Kim" w:date="2020-08-13T16:47:00Z">
        <w:r w:rsidR="000F3A36">
          <w:rPr>
            <w:rFonts w:eastAsia="Times New Roman"/>
            <w:i/>
            <w:iCs/>
            <w:color w:val="000000"/>
            <w:shd w:val="clear" w:color="auto" w:fill="FFFFFF"/>
          </w:rPr>
          <w:t>,</w:t>
        </w:r>
      </w:ins>
      <w:r w:rsidR="00767933" w:rsidRPr="0011582D">
        <w:rPr>
          <w:rFonts w:eastAsia="Times New Roman"/>
          <w:i/>
          <w:iCs/>
          <w:color w:val="000000"/>
          <w:shd w:val="clear" w:color="auto" w:fill="FFFFFF"/>
        </w:rPr>
        <w:t xml:space="preserve"> </w:t>
      </w:r>
      <w:del w:id="481" w:author="Hyosub Kim" w:date="2020-08-13T16:47:00Z">
        <w:r w:rsidDel="000F3A36">
          <w:rPr>
            <w:rFonts w:eastAsia="Times New Roman"/>
            <w:i/>
            <w:iCs/>
            <w:color w:val="000000"/>
            <w:shd w:val="clear" w:color="auto" w:fill="FFFFFF"/>
          </w:rPr>
          <w:delText xml:space="preserve">is that </w:delText>
        </w:r>
      </w:del>
      <w:r>
        <w:rPr>
          <w:rFonts w:eastAsia="Times New Roman"/>
          <w:i/>
          <w:iCs/>
          <w:color w:val="000000"/>
          <w:shd w:val="clear" w:color="auto" w:fill="FFFFFF"/>
        </w:rPr>
        <w:t>the aftereffect magnitudes are</w:t>
      </w:r>
      <w:r w:rsidR="00767933" w:rsidRPr="0011582D">
        <w:rPr>
          <w:rFonts w:eastAsia="Times New Roman"/>
          <w:i/>
          <w:iCs/>
          <w:color w:val="000000"/>
          <w:shd w:val="clear" w:color="auto" w:fill="FFFFFF"/>
        </w:rPr>
        <w:t xml:space="preserve"> based on the Washout phase from Wood et al</w:t>
      </w:r>
      <w:r w:rsidR="005F15FC">
        <w:rPr>
          <w:rFonts w:eastAsia="Times New Roman"/>
          <w:i/>
          <w:iCs/>
          <w:color w:val="000000"/>
          <w:shd w:val="clear" w:color="auto" w:fill="FFFFFF"/>
        </w:rPr>
        <w:t>. (</w:t>
      </w:r>
      <w:r w:rsidR="00767933" w:rsidRPr="0011582D">
        <w:rPr>
          <w:rFonts w:eastAsia="Times New Roman"/>
          <w:i/>
          <w:iCs/>
          <w:color w:val="000000"/>
          <w:shd w:val="clear" w:color="auto" w:fill="FFFFFF"/>
        </w:rPr>
        <w:t>2020</w:t>
      </w:r>
      <w:r w:rsidR="005F15FC">
        <w:rPr>
          <w:rFonts w:eastAsia="Times New Roman"/>
          <w:i/>
          <w:iCs/>
          <w:color w:val="000000"/>
          <w:shd w:val="clear" w:color="auto" w:fill="FFFFFF"/>
        </w:rPr>
        <w:t>)</w:t>
      </w:r>
      <w:ins w:id="482" w:author="Hyosub Kim" w:date="2020-08-13T16:48:00Z">
        <w:r w:rsidR="000F3A36">
          <w:rPr>
            <w:rFonts w:eastAsia="Times New Roman"/>
            <w:i/>
            <w:iCs/>
            <w:color w:val="000000"/>
            <w:shd w:val="clear" w:color="auto" w:fill="FFFFFF"/>
          </w:rPr>
          <w:t>,</w:t>
        </w:r>
      </w:ins>
      <w:r w:rsidR="00767933" w:rsidRPr="0011582D">
        <w:rPr>
          <w:rFonts w:eastAsia="Times New Roman"/>
          <w:i/>
          <w:iCs/>
          <w:color w:val="000000"/>
          <w:shd w:val="clear" w:color="auto" w:fill="FFFFFF"/>
        </w:rPr>
        <w:t xml:space="preserve"> which was </w:t>
      </w:r>
      <w:r w:rsidR="0063139F" w:rsidRPr="0011582D">
        <w:rPr>
          <w:rFonts w:eastAsia="Times New Roman"/>
          <w:i/>
          <w:iCs/>
          <w:color w:val="000000"/>
          <w:shd w:val="clear" w:color="auto" w:fill="FFFFFF"/>
        </w:rPr>
        <w:t>performed after a 5-minute abrupt (not gradual) learning phase.</w:t>
      </w:r>
      <w:r w:rsidR="005F15FC">
        <w:rPr>
          <w:rFonts w:eastAsia="Times New Roman"/>
          <w:i/>
          <w:iCs/>
          <w:color w:val="000000"/>
          <w:shd w:val="clear" w:color="auto" w:fill="FFFFFF"/>
        </w:rPr>
        <w:t xml:space="preserve"> Therefore, we do not believe that </w:t>
      </w:r>
      <w:r>
        <w:rPr>
          <w:rFonts w:eastAsia="Times New Roman"/>
          <w:i/>
          <w:iCs/>
          <w:color w:val="000000"/>
          <w:shd w:val="clear" w:color="auto" w:fill="FFFFFF"/>
        </w:rPr>
        <w:t>the fact the first learning phase during Wood et al. was initiated gradually would affect the power analysis in the current proposed behavioral experiment.</w:t>
      </w:r>
      <w:r w:rsidR="00D90AF2">
        <w:rPr>
          <w:rFonts w:eastAsia="Times New Roman"/>
          <w:i/>
          <w:iCs/>
          <w:color w:val="000000"/>
          <w:shd w:val="clear" w:color="auto" w:fill="FFFFFF"/>
        </w:rPr>
        <w:t xml:space="preserve"> </w:t>
      </w:r>
      <w:r w:rsidR="00F1402B">
        <w:rPr>
          <w:rFonts w:eastAsia="Times New Roman"/>
          <w:i/>
          <w:iCs/>
          <w:color w:val="000000"/>
          <w:shd w:val="clear" w:color="auto" w:fill="FFFFFF"/>
        </w:rPr>
        <w:t xml:space="preserve"> </w:t>
      </w:r>
    </w:p>
    <w:p w14:paraId="578DE5D2" w14:textId="77777777" w:rsidR="00894568" w:rsidRDefault="00894568" w:rsidP="00C21A3D">
      <w:pPr>
        <w:ind w:left="360"/>
        <w:rPr>
          <w:rFonts w:eastAsia="Times New Roman"/>
          <w:i/>
          <w:iCs/>
          <w:color w:val="000000"/>
          <w:shd w:val="clear" w:color="auto" w:fill="FFFFFF"/>
        </w:rPr>
      </w:pPr>
    </w:p>
    <w:p w14:paraId="50866853" w14:textId="6D0B635D" w:rsidR="00C21A3D" w:rsidRPr="0011582D" w:rsidRDefault="0063139F" w:rsidP="00C21A3D">
      <w:pPr>
        <w:ind w:left="360"/>
        <w:rPr>
          <w:rFonts w:eastAsia="Times New Roman"/>
          <w:i/>
          <w:iCs/>
          <w:color w:val="000000"/>
          <w:shd w:val="clear" w:color="auto" w:fill="FFFFFF"/>
        </w:rPr>
      </w:pPr>
      <w:commentRangeStart w:id="483"/>
      <w:r w:rsidRPr="0011582D">
        <w:rPr>
          <w:rFonts w:eastAsia="Times New Roman"/>
          <w:i/>
          <w:iCs/>
          <w:color w:val="000000"/>
          <w:shd w:val="clear" w:color="auto" w:fill="FFFFFF"/>
        </w:rPr>
        <w:t>However</w:t>
      </w:r>
      <w:commentRangeEnd w:id="483"/>
      <w:r w:rsidR="00894568">
        <w:rPr>
          <w:rStyle w:val="CommentReference"/>
        </w:rPr>
        <w:commentReference w:id="483"/>
      </w:r>
      <w:r w:rsidRPr="0011582D">
        <w:rPr>
          <w:rFonts w:eastAsia="Times New Roman"/>
          <w:i/>
          <w:iCs/>
          <w:color w:val="000000"/>
          <w:shd w:val="clear" w:color="auto" w:fill="FFFFFF"/>
        </w:rPr>
        <w:t xml:space="preserve">, the question of a gradual learning paradigm possibly influencing the use-dependent process is interesting, especially since gradual learning has been used as a proxy for less repetition </w:t>
      </w:r>
      <w:r w:rsidR="00D26109" w:rsidRPr="0011582D">
        <w:rPr>
          <w:rFonts w:eastAsia="Times New Roman"/>
          <w:i/>
          <w:iCs/>
          <w:color w:val="000000"/>
          <w:shd w:val="clear" w:color="auto" w:fill="FFFFFF"/>
        </w:rPr>
        <w:t>(</w:t>
      </w:r>
      <w:r w:rsidR="00D90AF2">
        <w:rPr>
          <w:rFonts w:eastAsia="Times New Roman"/>
          <w:i/>
          <w:iCs/>
          <w:color w:val="000000"/>
          <w:shd w:val="clear" w:color="auto" w:fill="FFFFFF"/>
        </w:rPr>
        <w:t>i.e.</w:t>
      </w:r>
      <w:r w:rsidR="00D26109" w:rsidRPr="0011582D">
        <w:rPr>
          <w:rFonts w:eastAsia="Times New Roman"/>
          <w:i/>
          <w:iCs/>
          <w:color w:val="000000"/>
          <w:shd w:val="clear" w:color="auto" w:fill="FFFFFF"/>
        </w:rPr>
        <w:t xml:space="preserve"> less opportunity for use-dependent process) </w:t>
      </w:r>
      <w:r w:rsidRPr="0011582D">
        <w:rPr>
          <w:rFonts w:eastAsia="Times New Roman"/>
          <w:i/>
          <w:iCs/>
          <w:color w:val="000000"/>
          <w:shd w:val="clear" w:color="auto" w:fill="FFFFFF"/>
        </w:rPr>
        <w:t xml:space="preserve">in previous </w:t>
      </w:r>
      <w:r w:rsidR="00D26109" w:rsidRPr="0011582D">
        <w:rPr>
          <w:rFonts w:eastAsia="Times New Roman"/>
          <w:i/>
          <w:iCs/>
          <w:color w:val="000000"/>
          <w:shd w:val="clear" w:color="auto" w:fill="FFFFFF"/>
        </w:rPr>
        <w:t xml:space="preserve">studies </w:t>
      </w:r>
      <w:r w:rsidR="00D26109" w:rsidRPr="0011582D">
        <w:rPr>
          <w:rFonts w:eastAsia="Times New Roman"/>
          <w:i/>
          <w:iCs/>
          <w:color w:val="000000"/>
          <w:shd w:val="clear" w:color="auto" w:fill="FFFFFF"/>
        </w:rPr>
        <w:fldChar w:fldCharType="begin"/>
      </w:r>
      <w:r w:rsidR="00D26109" w:rsidRPr="0011582D">
        <w:rPr>
          <w:rFonts w:eastAsia="Times New Roman"/>
          <w:i/>
          <w:iCs/>
          <w:color w:val="000000"/>
          <w:shd w:val="clear" w:color="auto" w:fill="FFFFFF"/>
        </w:rPr>
        <w:instrText xml:space="preserve"> ADDIN ZOTERO_ITEM CSL_CITATION {"citationID":"1bGBE7fp","properties":{"formattedCitation":"(Leow et al., 2016; Orban de Xivry et al., 2011; Orban de Xivry and Lef\\uc0\\u232{}vre, 2015)","plainCitation":"(Leow et al., 2016; Orban de Xivry et al., 2011; Orban de Xivry and Lefèvre, 2015)","noteIndex":0},"citationItems":[{"id":1061,"uris":["http://zotero.org/users/5226272/items/QDQZSH23"],"uri":["http://zotero.org/users/5226272/items/QDQZSH23"],"itemData":{"id":1061,"type":"article-journal","container-title":"Journal of Neurophysiology","DOI":"10.1152/jn.01055.2015","ISSN":"0022-3077, 1522-1598","issue":"4","journalAbbreviation":"Journal of Neurophysiology","language":"en","page":"1603-1614","source":"DOI.org (Crossref)","title":"Savings for visuomotor adaptation require prior history of error, not prior repetition of successful actions","volume":"116","author":[{"family":"Leow","given":"Li-Ann"},{"family":"Rugy","given":"Aymar","non-dropping-particle":"de"},{"family":"Marinovic","given":"Welber"},{"family":"Riek","given":"Stephan"},{"family":"Carroll","given":"Timothy J."}],"issued":{"date-parts":[["2016",10]]}}},{"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31,"uris":["http://zotero.org/users/5226272/items/SRHZ43CR"],"uri":["http://zotero.org/users/5226272/items/SRHZ43CR"],"itemData":{"id":231,"type":"article-journal","container-title":"Journal of Neurophysiology","DOI":"10.1152/jn.00673.2014","ISSN":"0022-3077, 1522-1598","issue":"7","journalAbbreviation":"J Neurophysiol","language":"en","page":"2733-2741","source":"Crossref","title":"Formation of model-free motor memories during motor adaptation depends on perturbation schedule","volume":"113","author":[{"family":"Orban de Xivry","given":"Jean-Jacques"},{"family":"Lefèvre","given":"Philippe"}],"issued":{"date-parts":[["2015",4]]}}}],"schema":"https://github.com/citation-style-language/schema/raw/master/csl-citation.json"} </w:instrText>
      </w:r>
      <w:r w:rsidR="00D26109" w:rsidRPr="0011582D">
        <w:rPr>
          <w:rFonts w:eastAsia="Times New Roman"/>
          <w:i/>
          <w:iCs/>
          <w:color w:val="000000"/>
          <w:shd w:val="clear" w:color="auto" w:fill="FFFFFF"/>
        </w:rPr>
        <w:fldChar w:fldCharType="separate"/>
      </w:r>
      <w:r w:rsidR="00D26109" w:rsidRPr="0011582D">
        <w:rPr>
          <w:i/>
          <w:iCs/>
          <w:szCs w:val="24"/>
        </w:rPr>
        <w:t>(Leow et al., 2016; Orban de Xivry et al., 2011; Orban de Xivry and Lefèvre, 2015)</w:t>
      </w:r>
      <w:r w:rsidR="00D26109" w:rsidRPr="0011582D">
        <w:rPr>
          <w:rFonts w:eastAsia="Times New Roman"/>
          <w:i/>
          <w:iCs/>
          <w:color w:val="000000"/>
          <w:shd w:val="clear" w:color="auto" w:fill="FFFFFF"/>
        </w:rPr>
        <w:fldChar w:fldCharType="end"/>
      </w:r>
      <w:r w:rsidR="00D26109" w:rsidRPr="0011582D">
        <w:rPr>
          <w:rFonts w:eastAsia="Times New Roman"/>
          <w:i/>
          <w:iCs/>
          <w:color w:val="000000"/>
          <w:shd w:val="clear" w:color="auto" w:fill="FFFFFF"/>
        </w:rPr>
        <w:t>. We simulated a gradual paradigm instead of the abrupt paradigm for the repeated condition and there is little change in the model predictions, the aftereffects for a gradual condition (as long as it is consistently gradual) remains the greatest compared to the low and high variability conditions. This is interesting especially when considered in the context of the</w:t>
      </w:r>
      <w:r w:rsidR="0011582D" w:rsidRPr="0011582D">
        <w:rPr>
          <w:rFonts w:eastAsia="Times New Roman"/>
          <w:i/>
          <w:iCs/>
          <w:color w:val="000000"/>
          <w:shd w:val="clear" w:color="auto" w:fill="FFFFFF"/>
        </w:rPr>
        <w:t xml:space="preserve"> Adaptive</w:t>
      </w:r>
      <w:r w:rsidR="00D26109" w:rsidRPr="0011582D">
        <w:rPr>
          <w:rFonts w:eastAsia="Times New Roman"/>
          <w:i/>
          <w:iCs/>
          <w:color w:val="000000"/>
          <w:shd w:val="clear" w:color="auto" w:fill="FFFFFF"/>
        </w:rPr>
        <w:t xml:space="preserve"> Bayesian model. It appears that if the targets change gradually but with</w:t>
      </w:r>
      <w:r w:rsidR="0011582D" w:rsidRPr="0011582D">
        <w:rPr>
          <w:rFonts w:eastAsia="Times New Roman"/>
          <w:i/>
          <w:iCs/>
          <w:color w:val="000000"/>
          <w:shd w:val="clear" w:color="auto" w:fill="FFFFFF"/>
        </w:rPr>
        <w:t xml:space="preserve"> low </w:t>
      </w:r>
      <w:r w:rsidR="00D26109" w:rsidRPr="0011582D">
        <w:rPr>
          <w:rFonts w:eastAsia="Times New Roman"/>
          <w:i/>
          <w:iCs/>
          <w:color w:val="000000"/>
          <w:shd w:val="clear" w:color="auto" w:fill="FFFFFF"/>
        </w:rPr>
        <w:t xml:space="preserve">amounts of variability </w:t>
      </w:r>
      <w:r w:rsidR="0011582D" w:rsidRPr="0011582D">
        <w:rPr>
          <w:rFonts w:eastAsia="Times New Roman"/>
          <w:i/>
          <w:iCs/>
          <w:color w:val="000000"/>
          <w:shd w:val="clear" w:color="auto" w:fill="FFFFFF"/>
        </w:rPr>
        <w:t xml:space="preserve">the Adaptive Bayesian model still considers this consistent. This may be a theory to test in a future experiment. </w:t>
      </w:r>
    </w:p>
    <w:p w14:paraId="75067F17" w14:textId="77777777" w:rsidR="00D26109" w:rsidRDefault="00D26109" w:rsidP="00C21A3D">
      <w:pPr>
        <w:ind w:left="360"/>
        <w:rPr>
          <w:rFonts w:eastAsia="Times New Roman"/>
          <w:color w:val="000000"/>
        </w:rPr>
      </w:pPr>
    </w:p>
    <w:p w14:paraId="26B47E9E" w14:textId="51DED351" w:rsidR="00A5757F" w:rsidRPr="00C21A3D" w:rsidRDefault="00A5757F" w:rsidP="00C21A3D">
      <w:pPr>
        <w:pStyle w:val="ListParagraph"/>
        <w:numPr>
          <w:ilvl w:val="0"/>
          <w:numId w:val="3"/>
        </w:numPr>
        <w:ind w:left="360"/>
        <w:rPr>
          <w:rFonts w:eastAsia="Times New Roman"/>
          <w:color w:val="000000"/>
          <w:shd w:val="clear" w:color="auto" w:fill="FFFFFF"/>
        </w:rPr>
      </w:pPr>
      <w:r w:rsidRPr="00D90AF2">
        <w:rPr>
          <w:rFonts w:eastAsia="Times New Roman"/>
          <w:color w:val="000000"/>
          <w:shd w:val="clear" w:color="auto" w:fill="FFFFFF"/>
        </w:rPr>
        <w:t>I also assume</w:t>
      </w:r>
      <w:r w:rsidRPr="00C21A3D">
        <w:rPr>
          <w:rFonts w:eastAsia="Times New Roman"/>
          <w:color w:val="000000"/>
          <w:shd w:val="clear" w:color="auto" w:fill="FFFFFF"/>
        </w:rPr>
        <w:t xml:space="preserve"> that you switched to an abrupt change so that the model fitting would include both adaptation and de-adaptation. You state that you will model individual subject data, which is appropriate, but I am not clear why you will model all three conditions combined? Wouldn't it be a stronger test if you model one condition for each subject (e.g. the high variability condition where you expect the greatest differences) and then see how those model parameters apply to the other conditions? Can you clarify?</w:t>
      </w:r>
    </w:p>
    <w:p w14:paraId="756A39FA" w14:textId="77777777" w:rsidR="00A5757F" w:rsidRPr="00A5757F" w:rsidRDefault="00A5757F" w:rsidP="00C21A3D">
      <w:pPr>
        <w:ind w:left="360"/>
        <w:rPr>
          <w:rFonts w:eastAsia="Times New Roman"/>
          <w:color w:val="000000"/>
          <w:shd w:val="clear" w:color="auto" w:fill="FFFFFF"/>
        </w:rPr>
      </w:pPr>
    </w:p>
    <w:p w14:paraId="789BB502" w14:textId="11693539" w:rsidR="00F1402B" w:rsidRDefault="00894568" w:rsidP="00C21A3D">
      <w:pPr>
        <w:ind w:left="360"/>
        <w:rPr>
          <w:rFonts w:eastAsia="Times New Roman"/>
          <w:i/>
          <w:iCs/>
          <w:color w:val="000000"/>
          <w:shd w:val="clear" w:color="auto" w:fill="FFFFFF"/>
        </w:rPr>
      </w:pPr>
      <w:r>
        <w:rPr>
          <w:rFonts w:eastAsia="Times New Roman"/>
          <w:i/>
          <w:iCs/>
          <w:color w:val="000000"/>
          <w:shd w:val="clear" w:color="auto" w:fill="FFFFFF"/>
        </w:rPr>
        <w:t>This thought had crossed our mind when considering the best way to fit the models to behavioral data. We decided to model all three conditions combined for two reasons: First, we want to obtain</w:t>
      </w:r>
      <w:r w:rsidR="0011582D" w:rsidRPr="00B87E82">
        <w:rPr>
          <w:rFonts w:eastAsia="Times New Roman"/>
          <w:i/>
          <w:iCs/>
          <w:color w:val="000000"/>
          <w:shd w:val="clear" w:color="auto" w:fill="FFFFFF"/>
        </w:rPr>
        <w:t xml:space="preserve"> a single set of parameter values for each </w:t>
      </w:r>
      <w:r>
        <w:rPr>
          <w:rFonts w:eastAsia="Times New Roman"/>
          <w:i/>
          <w:iCs/>
          <w:color w:val="000000"/>
          <w:shd w:val="clear" w:color="auto" w:fill="FFFFFF"/>
        </w:rPr>
        <w:t>individual participant</w:t>
      </w:r>
      <w:r w:rsidR="00F1402B">
        <w:rPr>
          <w:rFonts w:eastAsia="Times New Roman"/>
          <w:i/>
          <w:iCs/>
          <w:color w:val="000000"/>
          <w:shd w:val="clear" w:color="auto" w:fill="FFFFFF"/>
        </w:rPr>
        <w:t xml:space="preserve">. </w:t>
      </w:r>
      <w:r w:rsidR="00D90AF2">
        <w:rPr>
          <w:rFonts w:eastAsia="Times New Roman"/>
          <w:i/>
          <w:iCs/>
          <w:color w:val="000000"/>
          <w:shd w:val="clear" w:color="auto" w:fill="FFFFFF"/>
        </w:rPr>
        <w:t xml:space="preserve">However, this can also be accomplished by the method the reviewer suggests. More importantly, </w:t>
      </w:r>
      <w:r w:rsidR="00F1402B">
        <w:rPr>
          <w:rFonts w:eastAsia="Times New Roman"/>
          <w:i/>
          <w:iCs/>
          <w:color w:val="000000"/>
          <w:shd w:val="clear" w:color="auto" w:fill="FFFFFF"/>
        </w:rPr>
        <w:t>we felt that choosing a condition as our ‘reference’ condition to fit then compare those parameters to the other conditions, would unduly favor that condition.</w:t>
      </w:r>
      <w:r w:rsidR="00D90AF2">
        <w:rPr>
          <w:rFonts w:eastAsia="Times New Roman"/>
          <w:i/>
          <w:iCs/>
          <w:color w:val="000000"/>
          <w:shd w:val="clear" w:color="auto" w:fill="FFFFFF"/>
        </w:rPr>
        <w:t xml:space="preserve"> Using one specific </w:t>
      </w:r>
      <w:r w:rsidR="00D90AF2">
        <w:rPr>
          <w:rFonts w:eastAsia="Times New Roman"/>
          <w:i/>
          <w:iCs/>
          <w:color w:val="000000"/>
          <w:shd w:val="clear" w:color="auto" w:fill="FFFFFF"/>
        </w:rPr>
        <w:lastRenderedPageBreak/>
        <w:t xml:space="preserve">condition as our reference condition means we believe that the model fit to condition acts as our ‘gold standard’ for the use-dependent process. We do not want to assume a gold standard model fit and condition, so we decided to take an unbiased approach and determine which model fits all three conditions the best. </w:t>
      </w:r>
    </w:p>
    <w:p w14:paraId="5356824D" w14:textId="77777777" w:rsidR="00C21A3D" w:rsidRDefault="00C21A3D" w:rsidP="00E64868">
      <w:pPr>
        <w:rPr>
          <w:rFonts w:eastAsia="Times New Roman"/>
          <w:color w:val="000000"/>
        </w:rPr>
      </w:pPr>
    </w:p>
    <w:p w14:paraId="073F3013" w14:textId="6FE8ECA2" w:rsidR="00A5757F" w:rsidRPr="00C21A3D" w:rsidRDefault="00A5757F" w:rsidP="00C21A3D">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 xml:space="preserve">The use-dependent + strategic model seems to be based on the use-dependent model from the </w:t>
      </w:r>
      <w:proofErr w:type="spellStart"/>
      <w:r w:rsidRPr="00C21A3D">
        <w:rPr>
          <w:rFonts w:eastAsia="Times New Roman"/>
          <w:color w:val="000000"/>
          <w:shd w:val="clear" w:color="auto" w:fill="FFFFFF"/>
        </w:rPr>
        <w:t>Diedrichsen</w:t>
      </w:r>
      <w:proofErr w:type="spellEnd"/>
      <w:r w:rsidRPr="00C21A3D">
        <w:rPr>
          <w:rFonts w:eastAsia="Times New Roman"/>
          <w:color w:val="000000"/>
          <w:shd w:val="clear" w:color="auto" w:fill="FFFFFF"/>
        </w:rPr>
        <w:t xml:space="preserve"> et al. 2010 paper. Correct me if I am wrong, but it adds in an assumption about a strategic component that was not in the </w:t>
      </w:r>
      <w:proofErr w:type="spellStart"/>
      <w:r w:rsidRPr="00C21A3D">
        <w:rPr>
          <w:rFonts w:eastAsia="Times New Roman"/>
          <w:color w:val="000000"/>
          <w:shd w:val="clear" w:color="auto" w:fill="FFFFFF"/>
        </w:rPr>
        <w:t>Diedrichsen</w:t>
      </w:r>
      <w:proofErr w:type="spellEnd"/>
      <w:r w:rsidRPr="00C21A3D">
        <w:rPr>
          <w:rFonts w:eastAsia="Times New Roman"/>
          <w:color w:val="000000"/>
          <w:shd w:val="clear" w:color="auto" w:fill="FFFFFF"/>
        </w:rPr>
        <w:t xml:space="preserve"> paper-namely that there is a retention factor for the strategy that is assumed to be used from one stride to the next. I would like some more intuitive justification for the need for the strategy component and for fitting the A parameter. In walking, subjects may easily have time to modify the gait pattern online and hit a target, thus they might only need the C*</w:t>
      </w:r>
      <w:proofErr w:type="spellStart"/>
      <w:r w:rsidRPr="00C21A3D">
        <w:rPr>
          <w:rFonts w:eastAsia="Times New Roman"/>
          <w:color w:val="000000"/>
          <w:shd w:val="clear" w:color="auto" w:fill="FFFFFF"/>
        </w:rPr>
        <w:t>en</w:t>
      </w:r>
      <w:proofErr w:type="spellEnd"/>
      <w:r w:rsidRPr="00C21A3D">
        <w:rPr>
          <w:rFonts w:eastAsia="Times New Roman"/>
          <w:color w:val="000000"/>
          <w:shd w:val="clear" w:color="auto" w:fill="FFFFFF"/>
        </w:rPr>
        <w:t xml:space="preserve"> part of that equation. It would be nice to understand the basis for the A*</w:t>
      </w:r>
      <w:proofErr w:type="spellStart"/>
      <w:r w:rsidRPr="00C21A3D">
        <w:rPr>
          <w:rFonts w:eastAsia="Times New Roman"/>
          <w:color w:val="000000"/>
          <w:shd w:val="clear" w:color="auto" w:fill="FFFFFF"/>
        </w:rPr>
        <w:t>sn</w:t>
      </w:r>
      <w:proofErr w:type="spellEnd"/>
      <w:r w:rsidRPr="00C21A3D">
        <w:rPr>
          <w:rFonts w:eastAsia="Times New Roman"/>
          <w:color w:val="000000"/>
          <w:shd w:val="clear" w:color="auto" w:fill="FFFFFF"/>
        </w:rPr>
        <w:t xml:space="preserve"> component. It is not entirely intuitive. Perhaps it just biases the model in the direction of the abrupt perturbation? More explanation would be useful. Perhaps even a plot showing how the different components of the model change as a function of stride, which might help the reader intuit.</w:t>
      </w:r>
    </w:p>
    <w:p w14:paraId="1E23ECF2" w14:textId="77777777" w:rsidR="00A5757F" w:rsidRPr="00A5757F" w:rsidRDefault="00A5757F" w:rsidP="00C21A3D">
      <w:pPr>
        <w:ind w:left="360"/>
        <w:rPr>
          <w:rFonts w:eastAsia="Times New Roman"/>
          <w:color w:val="000000"/>
          <w:shd w:val="clear" w:color="auto" w:fill="FFFFFF"/>
        </w:rPr>
      </w:pPr>
    </w:p>
    <w:p w14:paraId="59403618" w14:textId="264A6D18" w:rsidR="00F1402B" w:rsidRDefault="00F1402B" w:rsidP="00C21A3D">
      <w:pPr>
        <w:ind w:left="360"/>
        <w:rPr>
          <w:rFonts w:eastAsia="Times New Roman"/>
          <w:i/>
          <w:iCs/>
          <w:color w:val="000000"/>
          <w:shd w:val="clear" w:color="auto" w:fill="FFFFFF"/>
        </w:rPr>
      </w:pPr>
      <w:r w:rsidRPr="002A215C">
        <w:rPr>
          <w:rFonts w:eastAsia="Times New Roman"/>
          <w:i/>
          <w:iCs/>
          <w:color w:val="000000"/>
          <w:shd w:val="clear" w:color="auto" w:fill="FFFFFF"/>
        </w:rPr>
        <w:t xml:space="preserve">The reviewer is correct about the changes we made to the model from </w:t>
      </w:r>
      <w:proofErr w:type="spellStart"/>
      <w:r w:rsidRPr="002A215C">
        <w:rPr>
          <w:rFonts w:eastAsia="Times New Roman"/>
          <w:i/>
          <w:iCs/>
          <w:color w:val="000000"/>
          <w:shd w:val="clear" w:color="auto" w:fill="FFFFFF"/>
        </w:rPr>
        <w:t>Diedrichsen</w:t>
      </w:r>
      <w:proofErr w:type="spellEnd"/>
      <w:r w:rsidRPr="002A215C">
        <w:rPr>
          <w:rFonts w:eastAsia="Times New Roman"/>
          <w:i/>
          <w:iCs/>
          <w:color w:val="000000"/>
          <w:shd w:val="clear" w:color="auto" w:fill="FFFFFF"/>
        </w:rPr>
        <w:t xml:space="preserve"> et al., 2010. </w:t>
      </w:r>
      <w:r w:rsidR="004D2990" w:rsidRPr="002A215C">
        <w:rPr>
          <w:rFonts w:eastAsia="Times New Roman"/>
          <w:i/>
          <w:iCs/>
          <w:color w:val="000000"/>
          <w:shd w:val="clear" w:color="auto" w:fill="FFFFFF"/>
        </w:rPr>
        <w:t xml:space="preserve">The original model from </w:t>
      </w:r>
      <w:r w:rsidR="002A215C">
        <w:rPr>
          <w:rFonts w:eastAsia="Times New Roman"/>
          <w:i/>
          <w:iCs/>
          <w:color w:val="000000"/>
          <w:shd w:val="clear" w:color="auto" w:fill="FFFFFF"/>
        </w:rPr>
        <w:t>that</w:t>
      </w:r>
      <w:r w:rsidR="004D2990" w:rsidRPr="002A215C">
        <w:rPr>
          <w:rFonts w:eastAsia="Times New Roman"/>
          <w:i/>
          <w:iCs/>
          <w:color w:val="000000"/>
          <w:shd w:val="clear" w:color="auto" w:fill="FFFFFF"/>
        </w:rPr>
        <w:t xml:space="preserve"> paper combin</w:t>
      </w:r>
      <w:r w:rsidR="00E64868">
        <w:rPr>
          <w:rFonts w:eastAsia="Times New Roman"/>
          <w:i/>
          <w:iCs/>
          <w:color w:val="000000"/>
          <w:shd w:val="clear" w:color="auto" w:fill="FFFFFF"/>
        </w:rPr>
        <w:t>es</w:t>
      </w:r>
      <w:r w:rsidR="004D2990" w:rsidRPr="002A215C">
        <w:rPr>
          <w:rFonts w:eastAsia="Times New Roman"/>
          <w:i/>
          <w:iCs/>
          <w:color w:val="000000"/>
          <w:shd w:val="clear" w:color="auto" w:fill="FFFFFF"/>
        </w:rPr>
        <w:t xml:space="preserve"> two processes: use-dependent learning and error-based learning. The error-based learning component is based on </w:t>
      </w:r>
      <w:r w:rsidR="002A215C">
        <w:rPr>
          <w:rFonts w:eastAsia="Times New Roman"/>
          <w:i/>
          <w:iCs/>
          <w:color w:val="000000"/>
          <w:shd w:val="clear" w:color="auto" w:fill="FFFFFF"/>
        </w:rPr>
        <w:t>a</w:t>
      </w:r>
      <w:r w:rsidR="004D2990" w:rsidRPr="002A215C">
        <w:rPr>
          <w:rFonts w:eastAsia="Times New Roman"/>
          <w:i/>
          <w:iCs/>
          <w:color w:val="000000"/>
          <w:shd w:val="clear" w:color="auto" w:fill="FFFFFF"/>
        </w:rPr>
        <w:t xml:space="preserve"> force field adaptation task. The force field adaptation task in </w:t>
      </w:r>
      <w:proofErr w:type="spellStart"/>
      <w:r w:rsidR="00FE11B4">
        <w:rPr>
          <w:rFonts w:eastAsia="Times New Roman"/>
          <w:i/>
          <w:iCs/>
          <w:color w:val="000000"/>
          <w:shd w:val="clear" w:color="auto" w:fill="FFFFFF"/>
        </w:rPr>
        <w:t>Diedrichsen</w:t>
      </w:r>
      <w:proofErr w:type="spellEnd"/>
      <w:r w:rsidR="00FE11B4">
        <w:rPr>
          <w:rFonts w:eastAsia="Times New Roman"/>
          <w:i/>
          <w:iCs/>
          <w:color w:val="000000"/>
          <w:shd w:val="clear" w:color="auto" w:fill="FFFFFF"/>
        </w:rPr>
        <w:t xml:space="preserve"> et al.</w:t>
      </w:r>
      <w:r w:rsidR="004D2990" w:rsidRPr="002A215C">
        <w:rPr>
          <w:rFonts w:eastAsia="Times New Roman"/>
          <w:i/>
          <w:iCs/>
          <w:color w:val="000000"/>
          <w:shd w:val="clear" w:color="auto" w:fill="FFFFFF"/>
        </w:rPr>
        <w:t xml:space="preserve"> is quite different from the one we </w:t>
      </w:r>
      <w:r w:rsidR="002A215C">
        <w:rPr>
          <w:rFonts w:eastAsia="Times New Roman"/>
          <w:i/>
          <w:iCs/>
          <w:color w:val="000000"/>
          <w:shd w:val="clear" w:color="auto" w:fill="FFFFFF"/>
        </w:rPr>
        <w:t xml:space="preserve">plan to use </w:t>
      </w:r>
      <w:r w:rsidR="004D2990" w:rsidRPr="002A215C">
        <w:rPr>
          <w:rFonts w:eastAsia="Times New Roman"/>
          <w:i/>
          <w:iCs/>
          <w:color w:val="000000"/>
          <w:shd w:val="clear" w:color="auto" w:fill="FFFFFF"/>
        </w:rPr>
        <w:t>in the current study. Previous work has demonstrated that participants learn this walking task</w:t>
      </w:r>
      <w:r w:rsidR="002A215C" w:rsidRPr="002A215C">
        <w:rPr>
          <w:rFonts w:eastAsia="Times New Roman"/>
          <w:i/>
          <w:iCs/>
          <w:color w:val="000000"/>
          <w:shd w:val="clear" w:color="auto" w:fill="FFFFFF"/>
        </w:rPr>
        <w:t xml:space="preserve"> through primarily explicit or strategic means and that this task does not provide a robust sensory prediction error to elicit adaptation even when the bars are distorted </w:t>
      </w:r>
      <w:r w:rsidR="002A215C" w:rsidRPr="002A215C">
        <w:rPr>
          <w:rFonts w:eastAsia="Times New Roman"/>
          <w:i/>
          <w:iCs/>
          <w:color w:val="000000"/>
          <w:shd w:val="clear" w:color="auto" w:fill="FFFFFF"/>
        </w:rPr>
        <w:fldChar w:fldCharType="begin"/>
      </w:r>
      <w:r w:rsidR="002A215C" w:rsidRPr="002A215C">
        <w:rPr>
          <w:rFonts w:eastAsia="Times New Roman"/>
          <w:i/>
          <w:iCs/>
          <w:color w:val="000000"/>
          <w:shd w:val="clear" w:color="auto" w:fill="FFFFFF"/>
        </w:rPr>
        <w:instrText xml:space="preserve"> ADDIN ZOTERO_ITEM CSL_CITATION {"citationID":"K8H1DPJF","properties":{"formattedCitation":"(French et al., 2018; Wood et al., 2020)","plainCitation":"(French et al., 2018;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2A215C" w:rsidRPr="002A215C">
        <w:rPr>
          <w:rFonts w:eastAsia="Times New Roman"/>
          <w:i/>
          <w:iCs/>
          <w:color w:val="000000"/>
          <w:shd w:val="clear" w:color="auto" w:fill="FFFFFF"/>
        </w:rPr>
        <w:fldChar w:fldCharType="separate"/>
      </w:r>
      <w:r w:rsidR="002A215C" w:rsidRPr="002A215C">
        <w:rPr>
          <w:i/>
          <w:iCs/>
        </w:rPr>
        <w:t>(French et al., 2018; Wood et al., 2020)</w:t>
      </w:r>
      <w:r w:rsidR="002A215C" w:rsidRPr="002A215C">
        <w:rPr>
          <w:rFonts w:eastAsia="Times New Roman"/>
          <w:i/>
          <w:iCs/>
          <w:color w:val="000000"/>
          <w:shd w:val="clear" w:color="auto" w:fill="FFFFFF"/>
        </w:rPr>
        <w:fldChar w:fldCharType="end"/>
      </w:r>
      <w:r w:rsidR="002A215C" w:rsidRPr="002A215C">
        <w:rPr>
          <w:rFonts w:eastAsia="Times New Roman"/>
          <w:i/>
          <w:iCs/>
          <w:color w:val="000000"/>
          <w:shd w:val="clear" w:color="auto" w:fill="FFFFFF"/>
        </w:rPr>
        <w:t>. For</w:t>
      </w:r>
      <w:r w:rsidR="002A215C">
        <w:rPr>
          <w:rFonts w:eastAsia="Times New Roman"/>
          <w:i/>
          <w:iCs/>
          <w:color w:val="000000"/>
          <w:shd w:val="clear" w:color="auto" w:fill="FFFFFF"/>
        </w:rPr>
        <w:t xml:space="preserve"> these reasons, we replace</w:t>
      </w:r>
      <w:r w:rsidR="003366D8">
        <w:rPr>
          <w:rFonts w:eastAsia="Times New Roman"/>
          <w:i/>
          <w:iCs/>
          <w:color w:val="000000"/>
          <w:shd w:val="clear" w:color="auto" w:fill="FFFFFF"/>
        </w:rPr>
        <w:t>d</w:t>
      </w:r>
      <w:r w:rsidR="002A215C">
        <w:rPr>
          <w:rFonts w:eastAsia="Times New Roman"/>
          <w:i/>
          <w:iCs/>
          <w:color w:val="000000"/>
          <w:shd w:val="clear" w:color="auto" w:fill="FFFFFF"/>
        </w:rPr>
        <w:t xml:space="preserve"> the error-based learning component with a strategic component. </w:t>
      </w:r>
      <w:r w:rsidR="00E64868">
        <w:rPr>
          <w:rFonts w:eastAsia="Times New Roman"/>
          <w:i/>
          <w:iCs/>
          <w:color w:val="000000"/>
          <w:shd w:val="clear" w:color="auto" w:fill="FFFFFF"/>
        </w:rPr>
        <w:t>We have added more detail about this explanation in the Model Based Methods section (lines</w:t>
      </w:r>
      <w:r w:rsidR="009A7E33">
        <w:rPr>
          <w:rFonts w:eastAsia="Times New Roman"/>
          <w:i/>
          <w:iCs/>
          <w:color w:val="000000"/>
          <w:shd w:val="clear" w:color="auto" w:fill="FFFFFF"/>
        </w:rPr>
        <w:t xml:space="preserve"> 199-202</w:t>
      </w:r>
      <w:r w:rsidR="00E64868">
        <w:rPr>
          <w:rFonts w:eastAsia="Times New Roman"/>
          <w:i/>
          <w:iCs/>
          <w:color w:val="000000"/>
          <w:shd w:val="clear" w:color="auto" w:fill="FFFFFF"/>
        </w:rPr>
        <w:t xml:space="preserve">). </w:t>
      </w:r>
    </w:p>
    <w:p w14:paraId="7F16BFC3" w14:textId="77777777" w:rsidR="009A7E33" w:rsidRDefault="009A7E33" w:rsidP="00C21A3D">
      <w:pPr>
        <w:ind w:left="360"/>
        <w:rPr>
          <w:rFonts w:eastAsia="Times New Roman"/>
          <w:i/>
          <w:iCs/>
          <w:color w:val="000000"/>
          <w:shd w:val="clear" w:color="auto" w:fill="FFFFFF"/>
        </w:rPr>
      </w:pPr>
    </w:p>
    <w:p w14:paraId="5AFC803A" w14:textId="5E499A72" w:rsidR="003366D8" w:rsidRDefault="003366D8" w:rsidP="00C21A3D">
      <w:pPr>
        <w:ind w:left="360"/>
        <w:rPr>
          <w:rFonts w:eastAsia="Times New Roman"/>
          <w:i/>
          <w:iCs/>
          <w:color w:val="000000"/>
          <w:shd w:val="clear" w:color="auto" w:fill="FFFFFF"/>
        </w:rPr>
      </w:pPr>
      <w:r>
        <w:rPr>
          <w:rFonts w:eastAsia="Times New Roman"/>
          <w:i/>
          <w:iCs/>
          <w:color w:val="000000"/>
          <w:shd w:val="clear" w:color="auto" w:fill="FFFFFF"/>
        </w:rPr>
        <w:t>The strategic component learn</w:t>
      </w:r>
      <w:r w:rsidR="00A977F3">
        <w:rPr>
          <w:rFonts w:eastAsia="Times New Roman"/>
          <w:i/>
          <w:iCs/>
          <w:color w:val="000000"/>
          <w:shd w:val="clear" w:color="auto" w:fill="FFFFFF"/>
        </w:rPr>
        <w:t>s</w:t>
      </w:r>
      <w:r>
        <w:rPr>
          <w:rFonts w:eastAsia="Times New Roman"/>
          <w:i/>
          <w:iCs/>
          <w:color w:val="000000"/>
          <w:shd w:val="clear" w:color="auto" w:fill="FFFFFF"/>
        </w:rPr>
        <w:t xml:space="preserve"> from an error signal which is </w:t>
      </w:r>
      <w:r w:rsidR="00E64868">
        <w:rPr>
          <w:rFonts w:eastAsia="Times New Roman"/>
          <w:i/>
          <w:iCs/>
          <w:color w:val="000000"/>
          <w:shd w:val="clear" w:color="auto" w:fill="FFFFFF"/>
        </w:rPr>
        <w:t>the difference between the target position and the motor output</w:t>
      </w:r>
      <w:r w:rsidR="00935F3D">
        <w:rPr>
          <w:rFonts w:eastAsia="Times New Roman"/>
          <w:i/>
          <w:iCs/>
          <w:color w:val="000000"/>
          <w:shd w:val="clear" w:color="auto" w:fill="FFFFFF"/>
        </w:rPr>
        <w:t xml:space="preserve"> (this is a different error signal than in the </w:t>
      </w:r>
      <w:proofErr w:type="spellStart"/>
      <w:r w:rsidR="00935F3D">
        <w:rPr>
          <w:rFonts w:eastAsia="Times New Roman"/>
          <w:i/>
          <w:iCs/>
          <w:color w:val="000000"/>
          <w:shd w:val="clear" w:color="auto" w:fill="FFFFFF"/>
        </w:rPr>
        <w:t>Diedrichsen</w:t>
      </w:r>
      <w:proofErr w:type="spellEnd"/>
      <w:r w:rsidR="00935F3D">
        <w:rPr>
          <w:rFonts w:eastAsia="Times New Roman"/>
          <w:i/>
          <w:iCs/>
          <w:color w:val="000000"/>
          <w:shd w:val="clear" w:color="auto" w:fill="FFFFFF"/>
        </w:rPr>
        <w:t xml:space="preserve"> model)</w:t>
      </w:r>
      <w:r>
        <w:rPr>
          <w:rFonts w:eastAsia="Times New Roman"/>
          <w:i/>
          <w:iCs/>
          <w:color w:val="000000"/>
          <w:shd w:val="clear" w:color="auto" w:fill="FFFFFF"/>
        </w:rPr>
        <w:t xml:space="preserve">. The strategic component learns a portion of this error and corrects for it on the subsequent trial which, as the reviewer </w:t>
      </w:r>
      <w:r w:rsidR="00E64868">
        <w:rPr>
          <w:rFonts w:eastAsia="Times New Roman"/>
          <w:i/>
          <w:iCs/>
          <w:color w:val="000000"/>
          <w:shd w:val="clear" w:color="auto" w:fill="FFFFFF"/>
        </w:rPr>
        <w:t>correctly states</w:t>
      </w:r>
      <w:r>
        <w:rPr>
          <w:rFonts w:eastAsia="Times New Roman"/>
          <w:i/>
          <w:iCs/>
          <w:color w:val="000000"/>
          <w:shd w:val="clear" w:color="auto" w:fill="FFFFFF"/>
        </w:rPr>
        <w:t xml:space="preserve"> is the C*</w:t>
      </w:r>
      <w:proofErr w:type="spellStart"/>
      <w:r>
        <w:rPr>
          <w:rFonts w:eastAsia="Times New Roman"/>
          <w:i/>
          <w:iCs/>
          <w:color w:val="000000"/>
          <w:shd w:val="clear" w:color="auto" w:fill="FFFFFF"/>
        </w:rPr>
        <w:t>en</w:t>
      </w:r>
      <w:proofErr w:type="spellEnd"/>
      <w:r>
        <w:rPr>
          <w:rFonts w:eastAsia="Times New Roman"/>
          <w:i/>
          <w:iCs/>
          <w:color w:val="000000"/>
          <w:shd w:val="clear" w:color="auto" w:fill="FFFFFF"/>
        </w:rPr>
        <w:t xml:space="preserve"> term. </w:t>
      </w:r>
      <w:r w:rsidR="00E70212">
        <w:rPr>
          <w:rFonts w:eastAsia="Times New Roman"/>
          <w:i/>
          <w:iCs/>
          <w:color w:val="000000"/>
          <w:shd w:val="clear" w:color="auto" w:fill="FFFFFF"/>
        </w:rPr>
        <w:t>The A*</w:t>
      </w:r>
      <w:proofErr w:type="spellStart"/>
      <w:r w:rsidR="00E70212">
        <w:rPr>
          <w:rFonts w:eastAsia="Times New Roman"/>
          <w:i/>
          <w:iCs/>
          <w:color w:val="000000"/>
          <w:shd w:val="clear" w:color="auto" w:fill="FFFFFF"/>
        </w:rPr>
        <w:t>sn</w:t>
      </w:r>
      <w:proofErr w:type="spellEnd"/>
      <w:r w:rsidR="00E70212">
        <w:rPr>
          <w:rFonts w:eastAsia="Times New Roman"/>
          <w:i/>
          <w:iCs/>
          <w:color w:val="000000"/>
          <w:shd w:val="clear" w:color="auto" w:fill="FFFFFF"/>
        </w:rPr>
        <w:t xml:space="preserve"> term represents the ability for the brain to remember or retain prior strategies</w:t>
      </w:r>
      <w:r w:rsidR="007B7128">
        <w:rPr>
          <w:rFonts w:eastAsia="Times New Roman"/>
          <w:i/>
          <w:iCs/>
          <w:color w:val="000000"/>
          <w:shd w:val="clear" w:color="auto" w:fill="FFFFFF"/>
        </w:rPr>
        <w:t>, not just correct for errors</w:t>
      </w:r>
      <w:r w:rsidR="00E70212">
        <w:rPr>
          <w:rFonts w:eastAsia="Times New Roman"/>
          <w:i/>
          <w:iCs/>
          <w:color w:val="000000"/>
          <w:shd w:val="clear" w:color="auto" w:fill="FFFFFF"/>
        </w:rPr>
        <w:t xml:space="preserve">. </w:t>
      </w:r>
      <w:r w:rsidR="000C29A8">
        <w:rPr>
          <w:rFonts w:eastAsia="Times New Roman"/>
          <w:i/>
          <w:iCs/>
          <w:color w:val="000000"/>
          <w:shd w:val="clear" w:color="auto" w:fill="FFFFFF"/>
        </w:rPr>
        <w:t>This is added because w</w:t>
      </w:r>
      <w:r w:rsidR="00672D28">
        <w:rPr>
          <w:rFonts w:eastAsia="Times New Roman"/>
          <w:i/>
          <w:iCs/>
          <w:color w:val="000000"/>
          <w:shd w:val="clear" w:color="auto" w:fill="FFFFFF"/>
        </w:rPr>
        <w:t>hen</w:t>
      </w:r>
      <w:r w:rsidR="000C29A8">
        <w:rPr>
          <w:rFonts w:eastAsia="Times New Roman"/>
          <w:i/>
          <w:iCs/>
          <w:color w:val="000000"/>
          <w:shd w:val="clear" w:color="auto" w:fill="FFFFFF"/>
        </w:rPr>
        <w:t xml:space="preserve"> a participant aims for a target, they would remember the general area where they aimed previously. This memory of the previous strategy is not perfect, so they remember only a portion of the previous strategy. The A parameter, specifically, retains a portion of the strategy from one trial to the next. </w:t>
      </w:r>
      <w:r w:rsidR="00935F3D">
        <w:rPr>
          <w:rFonts w:eastAsia="Times New Roman"/>
          <w:i/>
          <w:iCs/>
          <w:color w:val="000000"/>
          <w:shd w:val="clear" w:color="auto" w:fill="FFFFFF"/>
        </w:rPr>
        <w:t xml:space="preserve">This term has also been added to previous studies of upper extremity reaching studies to model strategy </w:t>
      </w:r>
      <w:r w:rsidR="00935F3D">
        <w:rPr>
          <w:rFonts w:eastAsia="Times New Roman"/>
          <w:i/>
          <w:iCs/>
          <w:color w:val="000000"/>
          <w:shd w:val="clear" w:color="auto" w:fill="FFFFFF"/>
        </w:rPr>
        <w:fldChar w:fldCharType="begin"/>
      </w:r>
      <w:r w:rsidR="00935F3D">
        <w:rPr>
          <w:rFonts w:eastAsia="Times New Roman"/>
          <w:i/>
          <w:iCs/>
          <w:color w:val="000000"/>
          <w:shd w:val="clear" w:color="auto" w:fill="FFFFFF"/>
        </w:rPr>
        <w:instrText xml:space="preserve"> ADDIN ZOTERO_ITEM CSL_CITATION {"citationID":"07jUVgG9","properties":{"formattedCitation":"(Taylor and Ivry, 2011)","plainCitation":"(Taylor and Ivry, 2011)","noteIndex":0},"citationItems":[{"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rsidR="00935F3D">
        <w:rPr>
          <w:rFonts w:eastAsia="Times New Roman"/>
          <w:i/>
          <w:iCs/>
          <w:color w:val="000000"/>
          <w:shd w:val="clear" w:color="auto" w:fill="FFFFFF"/>
        </w:rPr>
        <w:fldChar w:fldCharType="separate"/>
      </w:r>
      <w:r w:rsidR="00935F3D" w:rsidRPr="00935F3D">
        <w:t>(Taylor and Ivry, 2011)</w:t>
      </w:r>
      <w:r w:rsidR="00935F3D">
        <w:rPr>
          <w:rFonts w:eastAsia="Times New Roman"/>
          <w:i/>
          <w:iCs/>
          <w:color w:val="000000"/>
          <w:shd w:val="clear" w:color="auto" w:fill="FFFFFF"/>
        </w:rPr>
        <w:fldChar w:fldCharType="end"/>
      </w:r>
      <w:r w:rsidR="00935F3D">
        <w:rPr>
          <w:rFonts w:eastAsia="Times New Roman"/>
          <w:i/>
          <w:iCs/>
          <w:color w:val="000000"/>
          <w:shd w:val="clear" w:color="auto" w:fill="FFFFFF"/>
        </w:rPr>
        <w:t xml:space="preserve">. </w:t>
      </w:r>
      <w:r w:rsidR="007B7128">
        <w:rPr>
          <w:rFonts w:eastAsia="Times New Roman"/>
          <w:i/>
          <w:iCs/>
          <w:color w:val="000000"/>
          <w:shd w:val="clear" w:color="auto" w:fill="FFFFFF"/>
        </w:rPr>
        <w:t xml:space="preserve">We have added clarification to these points </w:t>
      </w:r>
      <w:r w:rsidR="00E64868">
        <w:rPr>
          <w:rFonts w:eastAsia="Times New Roman"/>
          <w:i/>
          <w:iCs/>
          <w:color w:val="000000"/>
          <w:shd w:val="clear" w:color="auto" w:fill="FFFFFF"/>
        </w:rPr>
        <w:t>in the Model Based Analysis section (</w:t>
      </w:r>
      <w:r w:rsidR="007B7128">
        <w:rPr>
          <w:rFonts w:eastAsia="Times New Roman"/>
          <w:i/>
          <w:iCs/>
          <w:color w:val="000000"/>
          <w:shd w:val="clear" w:color="auto" w:fill="FFFFFF"/>
        </w:rPr>
        <w:t xml:space="preserve">lines </w:t>
      </w:r>
      <w:r w:rsidR="007F3F97">
        <w:rPr>
          <w:rFonts w:eastAsia="Times New Roman"/>
          <w:i/>
          <w:iCs/>
          <w:color w:val="000000"/>
          <w:shd w:val="clear" w:color="auto" w:fill="FFFFFF"/>
        </w:rPr>
        <w:t>226-228</w:t>
      </w:r>
      <w:r w:rsidR="00E64868">
        <w:rPr>
          <w:rFonts w:eastAsia="Times New Roman"/>
          <w:i/>
          <w:iCs/>
          <w:color w:val="000000"/>
          <w:shd w:val="clear" w:color="auto" w:fill="FFFFFF"/>
        </w:rPr>
        <w:t>). W</w:t>
      </w:r>
      <w:r w:rsidR="007B7128">
        <w:rPr>
          <w:rFonts w:eastAsia="Times New Roman"/>
          <w:i/>
          <w:iCs/>
          <w:color w:val="000000"/>
          <w:shd w:val="clear" w:color="auto" w:fill="FFFFFF"/>
        </w:rPr>
        <w:t>e also add</w:t>
      </w:r>
      <w:r w:rsidR="00E64868">
        <w:rPr>
          <w:rFonts w:eastAsia="Times New Roman"/>
          <w:i/>
          <w:iCs/>
          <w:color w:val="000000"/>
          <w:shd w:val="clear" w:color="auto" w:fill="FFFFFF"/>
        </w:rPr>
        <w:t>ed</w:t>
      </w:r>
      <w:r w:rsidR="007B7128">
        <w:rPr>
          <w:rFonts w:eastAsia="Times New Roman"/>
          <w:i/>
          <w:iCs/>
          <w:color w:val="000000"/>
          <w:shd w:val="clear" w:color="auto" w:fill="FFFFFF"/>
        </w:rPr>
        <w:t xml:space="preserve"> a panel in the simulations </w:t>
      </w:r>
      <w:r w:rsidR="000426B7">
        <w:rPr>
          <w:rFonts w:eastAsia="Times New Roman"/>
          <w:i/>
          <w:iCs/>
          <w:color w:val="000000"/>
          <w:shd w:val="clear" w:color="auto" w:fill="FFFFFF"/>
        </w:rPr>
        <w:t xml:space="preserve">figure to visualize the different components of the </w:t>
      </w:r>
      <w:r w:rsidR="002630CC">
        <w:rPr>
          <w:rFonts w:eastAsia="Times New Roman"/>
          <w:i/>
          <w:iCs/>
          <w:color w:val="000000"/>
          <w:shd w:val="clear" w:color="auto" w:fill="FFFFFF"/>
        </w:rPr>
        <w:t>Strategic plus Use-Dependent</w:t>
      </w:r>
      <w:r w:rsidR="000426B7">
        <w:rPr>
          <w:rFonts w:eastAsia="Times New Roman"/>
          <w:i/>
          <w:iCs/>
          <w:color w:val="000000"/>
          <w:shd w:val="clear" w:color="auto" w:fill="FFFFFF"/>
        </w:rPr>
        <w:t xml:space="preserve"> model as a function of stride</w:t>
      </w:r>
      <w:r w:rsidR="000C29A8">
        <w:rPr>
          <w:rFonts w:eastAsia="Times New Roman"/>
          <w:i/>
          <w:iCs/>
          <w:color w:val="000000"/>
          <w:shd w:val="clear" w:color="auto" w:fill="FFFFFF"/>
        </w:rPr>
        <w:t xml:space="preserve"> as the reviewer suggests. </w:t>
      </w:r>
    </w:p>
    <w:p w14:paraId="2058F783" w14:textId="77777777" w:rsidR="00C21A3D" w:rsidRDefault="00C21A3D" w:rsidP="007B7128">
      <w:pPr>
        <w:rPr>
          <w:rFonts w:eastAsia="Times New Roman"/>
          <w:color w:val="000000"/>
          <w:shd w:val="clear" w:color="auto" w:fill="FFFFFF"/>
        </w:rPr>
      </w:pPr>
    </w:p>
    <w:p w14:paraId="6345C18D" w14:textId="3961C49E" w:rsidR="00A5757F" w:rsidRPr="00C21A3D" w:rsidRDefault="00A5757F" w:rsidP="00C21A3D">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simulations that you show have a high SD for the learning phase in the groups where variability was added. It makes me wonder what the individual fits might end up looking like? The fit relies so heavily on the learning portion of the data since it is nearly half the data for each condition. Do you have individual subject examples? Perhaps I am missing something?</w:t>
      </w:r>
    </w:p>
    <w:p w14:paraId="061F1C90" w14:textId="77777777" w:rsidR="00A5757F" w:rsidRPr="00A5757F" w:rsidRDefault="00A5757F" w:rsidP="00C21A3D">
      <w:pPr>
        <w:ind w:left="360"/>
      </w:pPr>
    </w:p>
    <w:p w14:paraId="0C1183A3" w14:textId="23E4E1B6" w:rsidR="001176F0" w:rsidRDefault="00935F3D" w:rsidP="00294632">
      <w:pPr>
        <w:ind w:left="360"/>
      </w:pPr>
      <w:r>
        <w:rPr>
          <w:i/>
          <w:iCs/>
        </w:rPr>
        <w:t xml:space="preserve">The variability in the simulations figure (Figure 3) likely represents the variation of targets performed on each iteration of the simulation. On each iteration of the simulation, there is a </w:t>
      </w:r>
      <w:r>
        <w:rPr>
          <w:i/>
          <w:iCs/>
        </w:rPr>
        <w:lastRenderedPageBreak/>
        <w:t>new set of parameters drawn from a bootstrapped sample and random</w:t>
      </w:r>
      <w:r w:rsidR="002630CC">
        <w:rPr>
          <w:i/>
          <w:iCs/>
        </w:rPr>
        <w:t xml:space="preserve"> samples of</w:t>
      </w:r>
      <w:r>
        <w:rPr>
          <w:i/>
          <w:iCs/>
        </w:rPr>
        <w:t xml:space="preserve"> targets </w:t>
      </w:r>
      <w:r w:rsidR="002630CC">
        <w:rPr>
          <w:i/>
          <w:iCs/>
        </w:rPr>
        <w:t xml:space="preserve">drawn from the </w:t>
      </w:r>
      <w:r>
        <w:rPr>
          <w:i/>
          <w:iCs/>
        </w:rPr>
        <w:t>distribution</w:t>
      </w:r>
      <w:r w:rsidR="002630CC">
        <w:rPr>
          <w:i/>
          <w:iCs/>
        </w:rPr>
        <w:t>s</w:t>
      </w:r>
      <w:r>
        <w:rPr>
          <w:i/>
          <w:iCs/>
        </w:rPr>
        <w:t xml:space="preserve"> </w:t>
      </w:r>
      <w:r w:rsidR="002630CC">
        <w:rPr>
          <w:i/>
          <w:iCs/>
        </w:rPr>
        <w:t>for each</w:t>
      </w:r>
      <w:r>
        <w:rPr>
          <w:i/>
          <w:iCs/>
        </w:rPr>
        <w:t xml:space="preserve"> condition. That set of targets is used to simulate both models for that iteration. The models then simulate data based on those targets which is reflected in the high amounts of variability the simulation plot. It is less likely that variation in the parameter values is causing the variability because 1) there is very little variability around the Constant condition simulation and 2) the parameters were based on bootstrapped samples from a previously collected dataset. </w:t>
      </w:r>
      <w:r w:rsidR="00F83E70">
        <w:rPr>
          <w:i/>
          <w:iCs/>
        </w:rPr>
        <w:t>We have also added individual examples of the model fits to demonstrate that the models do indeed follow the behavior</w:t>
      </w:r>
      <w:r w:rsidR="004D2990" w:rsidRPr="004D2990">
        <w:rPr>
          <w:i/>
          <w:iCs/>
        </w:rPr>
        <w:t xml:space="preserve"> (Figure 4)</w:t>
      </w:r>
      <w:r w:rsidR="00F83E70">
        <w:rPr>
          <w:i/>
          <w:iCs/>
        </w:rPr>
        <w:t xml:space="preserve">. </w:t>
      </w:r>
      <w:r w:rsidR="00F1402B" w:rsidRPr="004D2990">
        <w:rPr>
          <w:i/>
          <w:iCs/>
        </w:rPr>
        <w:t xml:space="preserve"> </w:t>
      </w:r>
      <w:r w:rsidR="00A5757F" w:rsidRPr="004D2990">
        <w:rPr>
          <w:i/>
          <w:iCs/>
        </w:rPr>
        <w:t xml:space="preserve"> </w:t>
      </w:r>
    </w:p>
    <w:sectPr w:rsidR="001176F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 w:author="Hyosub Kim" w:date="2020-08-13T16:35:00Z" w:initials="HK">
    <w:p w14:paraId="4E933548" w14:textId="74EBDC7C" w:rsidR="00941D3E" w:rsidRDefault="00941D3E">
      <w:pPr>
        <w:pStyle w:val="CommentText"/>
      </w:pPr>
      <w:r>
        <w:rPr>
          <w:rStyle w:val="CommentReference"/>
        </w:rPr>
        <w:annotationRef/>
      </w:r>
      <w:r>
        <w:t>I think it’s worth stating the distinct predictions here so the reviewer doesn’t have to hunt them down in the manuscript.</w:t>
      </w:r>
    </w:p>
  </w:comment>
  <w:comment w:id="67" w:author="Hyosub Kim" w:date="2020-08-14T14:20:00Z" w:initials="HK">
    <w:p w14:paraId="11C25599" w14:textId="73B41015" w:rsidR="0079661A" w:rsidRDefault="0079661A">
      <w:pPr>
        <w:pStyle w:val="CommentText"/>
      </w:pPr>
      <w:r>
        <w:rPr>
          <w:rStyle w:val="CommentReference"/>
        </w:rPr>
        <w:annotationRef/>
      </w:r>
      <w:r>
        <w:t xml:space="preserve">Make sure I’m not contradicting anything we say in the manuscript. I only realized that E3 may speak to this question today. </w:t>
      </w:r>
    </w:p>
  </w:comment>
  <w:comment w:id="179" w:author="Hyosub Kim" w:date="2020-08-14T14:33:00Z" w:initials="HK">
    <w:p w14:paraId="1F1ED813" w14:textId="46B70A39" w:rsidR="003E7AF8" w:rsidRDefault="003E7AF8">
      <w:pPr>
        <w:pStyle w:val="CommentText"/>
      </w:pPr>
      <w:r>
        <w:rPr>
          <w:rStyle w:val="CommentReference"/>
        </w:rPr>
        <w:annotationRef/>
      </w:r>
      <w:r>
        <w:t xml:space="preserve">It’d be nice to say something like this. Can you try it out?  </w:t>
      </w:r>
    </w:p>
  </w:comment>
  <w:comment w:id="313" w:author="Hyosub Kim" w:date="2020-08-14T14:38:00Z" w:initials="HK">
    <w:p w14:paraId="3415DBDD" w14:textId="77777777" w:rsidR="00BE185F" w:rsidRDefault="00BE185F">
      <w:pPr>
        <w:pStyle w:val="CommentText"/>
      </w:pPr>
      <w:r>
        <w:rPr>
          <w:rStyle w:val="CommentReference"/>
        </w:rPr>
        <w:annotationRef/>
      </w:r>
      <w:r>
        <w:t xml:space="preserve">I think it’s more effective, and probably seems more agreeable to the reviewer, to state at the top that we’ve made the suggested change (if indeed we have). </w:t>
      </w:r>
    </w:p>
    <w:p w14:paraId="399511FF" w14:textId="77777777" w:rsidR="00D02479" w:rsidRDefault="00D02479">
      <w:pPr>
        <w:pStyle w:val="CommentText"/>
      </w:pPr>
    </w:p>
    <w:p w14:paraId="10F0AE10" w14:textId="31096DA5" w:rsidR="00D02479" w:rsidRDefault="00D02479">
      <w:pPr>
        <w:pStyle w:val="CommentText"/>
      </w:pPr>
      <w:r>
        <w:t xml:space="preserve">Also, be careful in how you interpret the reviewers’ comments. It’s hard to strike the right balance between confident and knowledgeable versus pedantic. Remember to show more than tell. </w:t>
      </w:r>
    </w:p>
  </w:comment>
  <w:comment w:id="341" w:author="Hyosub Kim" w:date="2020-08-14T14:44:00Z" w:initials="HK">
    <w:p w14:paraId="374D66DB" w14:textId="01AEF566" w:rsidR="00EC29A2" w:rsidRDefault="00EC29A2">
      <w:pPr>
        <w:pStyle w:val="CommentText"/>
      </w:pPr>
      <w:r>
        <w:rPr>
          <w:rStyle w:val="CommentReference"/>
        </w:rPr>
        <w:annotationRef/>
      </w:r>
      <w:r>
        <w:t>Need to be a little careful with how you’re interpreting the comment and providing a response. It’s hard to strike the right balance between knowledgeable and confident vs pedantic, but I feel that your original response was coming off a bit too preachy or something. Remember to show more than tell.</w:t>
      </w:r>
    </w:p>
  </w:comment>
  <w:comment w:id="369" w:author="Hyosub Kim" w:date="2020-08-14T15:08:00Z" w:initials="HK">
    <w:p w14:paraId="338D2F32" w14:textId="77777777" w:rsidR="00083626" w:rsidRDefault="00083626">
      <w:pPr>
        <w:pStyle w:val="CommentText"/>
      </w:pPr>
      <w:r>
        <w:rPr>
          <w:rStyle w:val="CommentReference"/>
        </w:rPr>
        <w:annotationRef/>
      </w:r>
      <w:r>
        <w:t xml:space="preserve">I’m still not 100% clear on what this reviewer is saying, are you? </w:t>
      </w:r>
      <w:r w:rsidR="00065364">
        <w:t xml:space="preserve">I don’t think they’re saying we need to emphasize the behavioral analyses, which is how you’ve seemed to take it. </w:t>
      </w:r>
    </w:p>
    <w:p w14:paraId="3C8C7CDB" w14:textId="77777777" w:rsidR="00065364" w:rsidRDefault="00065364">
      <w:pPr>
        <w:pStyle w:val="CommentText"/>
      </w:pPr>
    </w:p>
    <w:p w14:paraId="190E43B0" w14:textId="77777777" w:rsidR="00065364" w:rsidRDefault="00065364">
      <w:pPr>
        <w:pStyle w:val="CommentText"/>
      </w:pPr>
      <w:r>
        <w:t xml:space="preserve">I’m confused because I thought we are already “contrasting the distinct predictions from each against empirical data” by giving R2 values. Do we make that clear in manuscript? What are other ways to compare model and empirical data? Or are they talking about comparing simulations using fit parameters against empirical data, like in Wilson and Collins? </w:t>
      </w:r>
    </w:p>
    <w:p w14:paraId="7A2583FF" w14:textId="77777777" w:rsidR="00065364" w:rsidRDefault="00065364">
      <w:pPr>
        <w:pStyle w:val="CommentText"/>
      </w:pPr>
    </w:p>
    <w:p w14:paraId="41FA3C8F" w14:textId="11C3A0A5" w:rsidR="00065364" w:rsidRDefault="00065364">
      <w:pPr>
        <w:pStyle w:val="CommentText"/>
      </w:pPr>
      <w:r>
        <w:t xml:space="preserve">Think through this one some more. </w:t>
      </w:r>
    </w:p>
  </w:comment>
  <w:comment w:id="401" w:author="Hyosub Kim" w:date="2020-08-14T15:18:00Z" w:initials="HK">
    <w:p w14:paraId="18F6A313" w14:textId="3FCFCF86" w:rsidR="00065364" w:rsidRDefault="00065364">
      <w:pPr>
        <w:pStyle w:val="CommentText"/>
      </w:pPr>
      <w:r>
        <w:rPr>
          <w:rStyle w:val="CommentReference"/>
        </w:rPr>
        <w:annotationRef/>
      </w:r>
      <w:r>
        <w:t xml:space="preserve">Related to above. It seems they have some method(s) in mind to assess whether “the results will match one theory better than the other” that we are not providing. </w:t>
      </w:r>
    </w:p>
  </w:comment>
  <w:comment w:id="433" w:author="Hyosub Kim" w:date="2020-08-14T15:22:00Z" w:initials="HK">
    <w:p w14:paraId="6A9BF3B9" w14:textId="77777777" w:rsidR="00B000BF" w:rsidRDefault="00065364">
      <w:pPr>
        <w:pStyle w:val="CommentText"/>
      </w:pPr>
      <w:r>
        <w:rPr>
          <w:rStyle w:val="CommentReference"/>
        </w:rPr>
        <w:annotationRef/>
      </w:r>
      <w:r>
        <w:t xml:space="preserve">Again, be careful in how you explain. </w:t>
      </w:r>
      <w:r w:rsidR="00B000BF">
        <w:t>It’s not clear whether they know what we’re trying to do in our model recovery analysis, but leave the door open to the possibility that they understand perfectly, and that they simply disagree with what we’re doing. If that’s the case, this would come across as too much explanation.</w:t>
      </w:r>
    </w:p>
    <w:p w14:paraId="24CCB522" w14:textId="77777777" w:rsidR="00B000BF" w:rsidRDefault="00B000BF">
      <w:pPr>
        <w:pStyle w:val="CommentText"/>
      </w:pPr>
    </w:p>
    <w:p w14:paraId="1F6B09B5" w14:textId="19D4BC85" w:rsidR="00065364" w:rsidRDefault="00B000BF">
      <w:pPr>
        <w:pStyle w:val="CommentText"/>
      </w:pPr>
      <w:r>
        <w:t xml:space="preserve">Consider the reviewer a collaborator in the paper writing process, someone you want to agree with at times, persuade at others. </w:t>
      </w:r>
      <w:bookmarkStart w:id="466" w:name="_GoBack"/>
      <w:bookmarkEnd w:id="466"/>
      <w:r>
        <w:t xml:space="preserve"> </w:t>
      </w:r>
    </w:p>
  </w:comment>
  <w:comment w:id="467" w:author="Hyosub Kim" w:date="2020-08-13T16:44:00Z" w:initials="HK">
    <w:p w14:paraId="3CB32728" w14:textId="2A197B90" w:rsidR="000F3A36" w:rsidRDefault="000F3A36">
      <w:pPr>
        <w:pStyle w:val="CommentText"/>
      </w:pPr>
      <w:r>
        <w:rPr>
          <w:rStyle w:val="CommentReference"/>
        </w:rPr>
        <w:annotationRef/>
      </w:r>
      <w:r>
        <w:t>Again, when it’s easy to explicitly state the solution in the response, I recommend doing so.</w:t>
      </w:r>
    </w:p>
  </w:comment>
  <w:comment w:id="483" w:author="Jonathan Wood" w:date="2020-08-11T19:38:00Z" w:initials="JW">
    <w:p w14:paraId="79B69F73" w14:textId="114A9564" w:rsidR="001D30E8" w:rsidRDefault="001D30E8">
      <w:pPr>
        <w:pStyle w:val="CommentText"/>
      </w:pPr>
      <w:r>
        <w:rPr>
          <w:rStyle w:val="CommentReference"/>
        </w:rPr>
        <w:annotationRef/>
      </w:r>
      <w:r>
        <w:t xml:space="preserve">Not sure if we need this paragraph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E933548" w15:done="0"/>
  <w15:commentEx w15:paraId="11C25599" w15:done="0"/>
  <w15:commentEx w15:paraId="1F1ED813" w15:done="0"/>
  <w15:commentEx w15:paraId="10F0AE10" w15:done="0"/>
  <w15:commentEx w15:paraId="374D66DB" w15:done="0"/>
  <w15:commentEx w15:paraId="41FA3C8F" w15:done="0"/>
  <w15:commentEx w15:paraId="18F6A313" w15:done="0"/>
  <w15:commentEx w15:paraId="1F6B09B5" w15:done="0"/>
  <w15:commentEx w15:paraId="3CB32728" w15:done="0"/>
  <w15:commentEx w15:paraId="79B69F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D7240" w16cex:dateUtc="2020-08-11T23: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933548" w16cid:durableId="22DFEA44"/>
  <w16cid:commentId w16cid:paraId="11C25599" w16cid:durableId="22E11C2F"/>
  <w16cid:commentId w16cid:paraId="1F1ED813" w16cid:durableId="22E11F57"/>
  <w16cid:commentId w16cid:paraId="10F0AE10" w16cid:durableId="22E1207F"/>
  <w16cid:commentId w16cid:paraId="374D66DB" w16cid:durableId="22E121D1"/>
  <w16cid:commentId w16cid:paraId="41FA3C8F" w16cid:durableId="22E12768"/>
  <w16cid:commentId w16cid:paraId="18F6A313" w16cid:durableId="22E129AA"/>
  <w16cid:commentId w16cid:paraId="1F6B09B5" w16cid:durableId="22E12AC7"/>
  <w16cid:commentId w16cid:paraId="3CB32728" w16cid:durableId="22DFEC56"/>
  <w16cid:commentId w16cid:paraId="79B69F73" w16cid:durableId="22DD724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EA57D2"/>
    <w:multiLevelType w:val="hybridMultilevel"/>
    <w:tmpl w:val="B818DF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5F6B58"/>
    <w:multiLevelType w:val="hybridMultilevel"/>
    <w:tmpl w:val="63E84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5C30BB0"/>
    <w:multiLevelType w:val="hybridMultilevel"/>
    <w:tmpl w:val="C9E04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yosub Kim">
    <w15:presenceInfo w15:providerId="Windows Live" w15:userId="e29d31df84083a66"/>
  </w15:person>
  <w15:person w15:author="Jonathan Wood">
    <w15:presenceInfo w15:providerId="Windows Live" w15:userId="347fa1a50d2d18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6F0"/>
    <w:rsid w:val="000111BF"/>
    <w:rsid w:val="00015A02"/>
    <w:rsid w:val="00016E2F"/>
    <w:rsid w:val="000426B7"/>
    <w:rsid w:val="00065364"/>
    <w:rsid w:val="00066788"/>
    <w:rsid w:val="00083626"/>
    <w:rsid w:val="000C2551"/>
    <w:rsid w:val="000C29A8"/>
    <w:rsid w:val="000C397C"/>
    <w:rsid w:val="000D4B99"/>
    <w:rsid w:val="000F3A36"/>
    <w:rsid w:val="001032C4"/>
    <w:rsid w:val="00107C3D"/>
    <w:rsid w:val="001103D3"/>
    <w:rsid w:val="0011582D"/>
    <w:rsid w:val="001176F0"/>
    <w:rsid w:val="00117D80"/>
    <w:rsid w:val="00160278"/>
    <w:rsid w:val="0016747B"/>
    <w:rsid w:val="00173326"/>
    <w:rsid w:val="00183842"/>
    <w:rsid w:val="00187EB4"/>
    <w:rsid w:val="001A4DEC"/>
    <w:rsid w:val="001B7190"/>
    <w:rsid w:val="001D30E8"/>
    <w:rsid w:val="002204B3"/>
    <w:rsid w:val="00221940"/>
    <w:rsid w:val="00235C63"/>
    <w:rsid w:val="00240B11"/>
    <w:rsid w:val="0025281A"/>
    <w:rsid w:val="00257B0C"/>
    <w:rsid w:val="002630CC"/>
    <w:rsid w:val="0027411F"/>
    <w:rsid w:val="00286FFC"/>
    <w:rsid w:val="00294632"/>
    <w:rsid w:val="002A215C"/>
    <w:rsid w:val="002B1675"/>
    <w:rsid w:val="002C14B9"/>
    <w:rsid w:val="00302032"/>
    <w:rsid w:val="003043AB"/>
    <w:rsid w:val="00304D09"/>
    <w:rsid w:val="003366D8"/>
    <w:rsid w:val="00340831"/>
    <w:rsid w:val="0036464B"/>
    <w:rsid w:val="003746FF"/>
    <w:rsid w:val="00375209"/>
    <w:rsid w:val="00381BE1"/>
    <w:rsid w:val="003916F1"/>
    <w:rsid w:val="003E47E9"/>
    <w:rsid w:val="003E7AF8"/>
    <w:rsid w:val="004241E9"/>
    <w:rsid w:val="004668B7"/>
    <w:rsid w:val="0048214B"/>
    <w:rsid w:val="004D2990"/>
    <w:rsid w:val="004E044B"/>
    <w:rsid w:val="00540798"/>
    <w:rsid w:val="00544C44"/>
    <w:rsid w:val="005611D2"/>
    <w:rsid w:val="005F15FC"/>
    <w:rsid w:val="0063139F"/>
    <w:rsid w:val="006321B3"/>
    <w:rsid w:val="006611FC"/>
    <w:rsid w:val="0066132E"/>
    <w:rsid w:val="00664098"/>
    <w:rsid w:val="00664A22"/>
    <w:rsid w:val="00672D28"/>
    <w:rsid w:val="006A1475"/>
    <w:rsid w:val="006A252F"/>
    <w:rsid w:val="006C10C8"/>
    <w:rsid w:val="006F33C7"/>
    <w:rsid w:val="00707631"/>
    <w:rsid w:val="0071221D"/>
    <w:rsid w:val="007539F9"/>
    <w:rsid w:val="00767933"/>
    <w:rsid w:val="0079661A"/>
    <w:rsid w:val="007A4CBC"/>
    <w:rsid w:val="007B7128"/>
    <w:rsid w:val="007F3F97"/>
    <w:rsid w:val="00803B77"/>
    <w:rsid w:val="008278C8"/>
    <w:rsid w:val="00880452"/>
    <w:rsid w:val="00894568"/>
    <w:rsid w:val="008B5B26"/>
    <w:rsid w:val="008C2EFF"/>
    <w:rsid w:val="008C3D1E"/>
    <w:rsid w:val="008C4364"/>
    <w:rsid w:val="008E7166"/>
    <w:rsid w:val="008E7CCD"/>
    <w:rsid w:val="0093049E"/>
    <w:rsid w:val="00935F3D"/>
    <w:rsid w:val="00941D3E"/>
    <w:rsid w:val="00964473"/>
    <w:rsid w:val="0097411D"/>
    <w:rsid w:val="00982556"/>
    <w:rsid w:val="009A7E33"/>
    <w:rsid w:val="009B1066"/>
    <w:rsid w:val="009C566E"/>
    <w:rsid w:val="009F5ACE"/>
    <w:rsid w:val="00A5757F"/>
    <w:rsid w:val="00A63840"/>
    <w:rsid w:val="00A80730"/>
    <w:rsid w:val="00A84958"/>
    <w:rsid w:val="00A861CE"/>
    <w:rsid w:val="00A977F3"/>
    <w:rsid w:val="00AA3ED6"/>
    <w:rsid w:val="00AA6B8D"/>
    <w:rsid w:val="00AC6CF5"/>
    <w:rsid w:val="00AD29E0"/>
    <w:rsid w:val="00B000BF"/>
    <w:rsid w:val="00B111C4"/>
    <w:rsid w:val="00B16151"/>
    <w:rsid w:val="00B16B1B"/>
    <w:rsid w:val="00B22FAD"/>
    <w:rsid w:val="00B26071"/>
    <w:rsid w:val="00B525E7"/>
    <w:rsid w:val="00B87E82"/>
    <w:rsid w:val="00B91BC2"/>
    <w:rsid w:val="00BA4765"/>
    <w:rsid w:val="00BB24CE"/>
    <w:rsid w:val="00BB3979"/>
    <w:rsid w:val="00BC1D61"/>
    <w:rsid w:val="00BE185F"/>
    <w:rsid w:val="00BE2B0E"/>
    <w:rsid w:val="00C21A3D"/>
    <w:rsid w:val="00C53DF2"/>
    <w:rsid w:val="00C612AA"/>
    <w:rsid w:val="00CA03EA"/>
    <w:rsid w:val="00CD6F39"/>
    <w:rsid w:val="00CF504E"/>
    <w:rsid w:val="00D02479"/>
    <w:rsid w:val="00D26109"/>
    <w:rsid w:val="00D31DA9"/>
    <w:rsid w:val="00D90AF2"/>
    <w:rsid w:val="00DA2C46"/>
    <w:rsid w:val="00DA73C2"/>
    <w:rsid w:val="00DC444E"/>
    <w:rsid w:val="00DD2990"/>
    <w:rsid w:val="00DE3FC8"/>
    <w:rsid w:val="00DF4E44"/>
    <w:rsid w:val="00E3050D"/>
    <w:rsid w:val="00E64868"/>
    <w:rsid w:val="00E70212"/>
    <w:rsid w:val="00E746DC"/>
    <w:rsid w:val="00EC29A2"/>
    <w:rsid w:val="00ED78BE"/>
    <w:rsid w:val="00EE5D45"/>
    <w:rsid w:val="00EE67CE"/>
    <w:rsid w:val="00F1402B"/>
    <w:rsid w:val="00F83E70"/>
    <w:rsid w:val="00FC29B4"/>
    <w:rsid w:val="00FC74B1"/>
    <w:rsid w:val="00FD3DC5"/>
    <w:rsid w:val="00FE11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0D5EB8"/>
  <w15:chartTrackingRefBased/>
  <w15:docId w15:val="{E7430CB8-BE9A-413F-B8E9-8B5786DBB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76F0"/>
    <w:pPr>
      <w:ind w:left="720"/>
      <w:contextualSpacing/>
    </w:pPr>
  </w:style>
  <w:style w:type="character" w:styleId="CommentReference">
    <w:name w:val="annotation reference"/>
    <w:basedOn w:val="DefaultParagraphFont"/>
    <w:uiPriority w:val="99"/>
    <w:semiHidden/>
    <w:unhideWhenUsed/>
    <w:rsid w:val="008B5B26"/>
    <w:rPr>
      <w:sz w:val="16"/>
      <w:szCs w:val="16"/>
    </w:rPr>
  </w:style>
  <w:style w:type="paragraph" w:styleId="CommentText">
    <w:name w:val="annotation text"/>
    <w:basedOn w:val="Normal"/>
    <w:link w:val="CommentTextChar"/>
    <w:uiPriority w:val="99"/>
    <w:semiHidden/>
    <w:unhideWhenUsed/>
    <w:rsid w:val="008B5B26"/>
    <w:rPr>
      <w:sz w:val="20"/>
      <w:szCs w:val="20"/>
    </w:rPr>
  </w:style>
  <w:style w:type="character" w:customStyle="1" w:styleId="CommentTextChar">
    <w:name w:val="Comment Text Char"/>
    <w:basedOn w:val="DefaultParagraphFont"/>
    <w:link w:val="CommentText"/>
    <w:uiPriority w:val="99"/>
    <w:semiHidden/>
    <w:rsid w:val="008B5B26"/>
    <w:rPr>
      <w:sz w:val="20"/>
      <w:szCs w:val="20"/>
    </w:rPr>
  </w:style>
  <w:style w:type="paragraph" w:styleId="CommentSubject">
    <w:name w:val="annotation subject"/>
    <w:basedOn w:val="CommentText"/>
    <w:next w:val="CommentText"/>
    <w:link w:val="CommentSubjectChar"/>
    <w:uiPriority w:val="99"/>
    <w:semiHidden/>
    <w:unhideWhenUsed/>
    <w:rsid w:val="008B5B26"/>
    <w:rPr>
      <w:b/>
      <w:bCs/>
    </w:rPr>
  </w:style>
  <w:style w:type="character" w:customStyle="1" w:styleId="CommentSubjectChar">
    <w:name w:val="Comment Subject Char"/>
    <w:basedOn w:val="CommentTextChar"/>
    <w:link w:val="CommentSubject"/>
    <w:uiPriority w:val="99"/>
    <w:semiHidden/>
    <w:rsid w:val="008B5B26"/>
    <w:rPr>
      <w:b/>
      <w:bCs/>
      <w:sz w:val="20"/>
      <w:szCs w:val="20"/>
    </w:rPr>
  </w:style>
  <w:style w:type="paragraph" w:styleId="BalloonText">
    <w:name w:val="Balloon Text"/>
    <w:basedOn w:val="Normal"/>
    <w:link w:val="BalloonTextChar"/>
    <w:uiPriority w:val="99"/>
    <w:semiHidden/>
    <w:unhideWhenUsed/>
    <w:rsid w:val="008B5B2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5B26"/>
    <w:rPr>
      <w:rFonts w:ascii="Segoe UI" w:hAnsi="Segoe UI" w:cs="Segoe UI"/>
      <w:sz w:val="18"/>
      <w:szCs w:val="18"/>
    </w:rPr>
  </w:style>
  <w:style w:type="character" w:styleId="Hyperlink">
    <w:name w:val="Hyperlink"/>
    <w:basedOn w:val="DefaultParagraphFont"/>
    <w:uiPriority w:val="99"/>
    <w:unhideWhenUsed/>
    <w:rsid w:val="00A63840"/>
    <w:rPr>
      <w:color w:val="0563C1" w:themeColor="hyperlink"/>
      <w:u w:val="single"/>
    </w:rPr>
  </w:style>
  <w:style w:type="character" w:styleId="UnresolvedMention">
    <w:name w:val="Unresolved Mention"/>
    <w:basedOn w:val="DefaultParagraphFont"/>
    <w:uiPriority w:val="99"/>
    <w:semiHidden/>
    <w:unhideWhenUsed/>
    <w:rsid w:val="00A63840"/>
    <w:rPr>
      <w:color w:val="605E5C"/>
      <w:shd w:val="clear" w:color="auto" w:fill="E1DFDD"/>
    </w:rPr>
  </w:style>
  <w:style w:type="paragraph" w:styleId="Bibliography">
    <w:name w:val="Bibliography"/>
    <w:basedOn w:val="Normal"/>
    <w:next w:val="Normal"/>
    <w:uiPriority w:val="37"/>
    <w:semiHidden/>
    <w:unhideWhenUsed/>
    <w:rsid w:val="009B10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999104">
      <w:bodyDiv w:val="1"/>
      <w:marLeft w:val="0"/>
      <w:marRight w:val="0"/>
      <w:marTop w:val="0"/>
      <w:marBottom w:val="0"/>
      <w:divBdr>
        <w:top w:val="none" w:sz="0" w:space="0" w:color="auto"/>
        <w:left w:val="none" w:sz="0" w:space="0" w:color="auto"/>
        <w:bottom w:val="none" w:sz="0" w:space="0" w:color="auto"/>
        <w:right w:val="none" w:sz="0" w:space="0" w:color="auto"/>
      </w:divBdr>
      <w:divsChild>
        <w:div w:id="1451129540">
          <w:marLeft w:val="-60"/>
          <w:marRight w:val="-8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C125D5-AA3B-0644-9ECA-4ECBD52481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1</TotalTime>
  <Pages>10</Pages>
  <Words>7557</Words>
  <Characters>43075</Characters>
  <Application>Microsoft Office Word</Application>
  <DocSecurity>0</DocSecurity>
  <Lines>358</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Hyosub Kim</cp:lastModifiedBy>
  <cp:revision>39</cp:revision>
  <dcterms:created xsi:type="dcterms:W3CDTF">2020-07-27T20:23:00Z</dcterms:created>
  <dcterms:modified xsi:type="dcterms:W3CDTF">2020-08-14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UJFoyoCs"/&gt;&lt;style id="http://www.zotero.org/styles/eneuro" hasBibliography="1" bibliographyStyleHasBeenSet="1"/&gt;&lt;prefs&gt;&lt;pref name="fieldType" value="Field"/&gt;&lt;/prefs&gt;&lt;/data&gt;</vt:lpwstr>
  </property>
</Properties>
</file>